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14:paraId="27E84F7A" w14:textId="77777777" w:rsidR="00004C32" w:rsidRDefault="00004C32" w:rsidP="00004C32">
      <w:pPr>
        <w:pStyle w:val="Title"/>
      </w:pPr>
      <w:r>
        <w:fldChar w:fldCharType="begin"/>
      </w:r>
      <w:r>
        <w:instrText xml:space="preserve"> TITLE   \* MERGEFORMAT </w:instrText>
      </w:r>
      <w:r>
        <w:fldChar w:fldCharType="separate"/>
      </w:r>
      <w:r w:rsidR="00634ACC">
        <w:t>Titel på avhandling</w:t>
      </w:r>
      <w:r>
        <w:fldChar w:fldCharType="end"/>
      </w:r>
      <w:commentRangeEnd w:id="0"/>
      <w:r>
        <w:rPr>
          <w:rStyle w:val="CommentReference"/>
          <w:rFonts w:asciiTheme="minorHAnsi" w:eastAsiaTheme="minorEastAsia" w:hAnsiTheme="minorHAnsi" w:cstheme="minorBidi"/>
          <w:color w:val="auto"/>
          <w:spacing w:val="0"/>
          <w:kern w:val="0"/>
        </w:rPr>
        <w:commentReference w:id="0"/>
      </w:r>
      <w:r>
        <w:t xml:space="preserve"> </w:t>
      </w:r>
    </w:p>
    <w:p w14:paraId="163DCB1F" w14:textId="77777777" w:rsidR="00004C32" w:rsidRPr="006C1E2F" w:rsidRDefault="00D0319C" w:rsidP="00004C32">
      <w:pPr>
        <w:pStyle w:val="Subtitle"/>
      </w:pPr>
      <w:fldSimple w:instr=" DOCPROPERTY  Subtitle  \* MERGEFORMAT ">
        <w:r w:rsidR="00634ACC">
          <w:t>Svenska undertiteln</w:t>
        </w:r>
      </w:fldSimple>
    </w:p>
    <w:p w14:paraId="5BA628E5" w14:textId="0618120D" w:rsidR="00004C32" w:rsidRPr="002518D8" w:rsidRDefault="00004C32" w:rsidP="00004C32">
      <w:pPr>
        <w:pStyle w:val="Author"/>
        <w:jc w:val="left"/>
        <w:rPr>
          <w:rFonts w:ascii="Arial" w:hAnsi="Arial" w:cs="Arial"/>
        </w:rPr>
      </w:pPr>
      <w:r>
        <w:rPr>
          <w:rFonts w:ascii="Arial" w:hAnsi="Arial" w:cs="Arial"/>
        </w:rPr>
        <w:fldChar w:fldCharType="begin"/>
      </w:r>
      <w:r w:rsidRPr="003F695E">
        <w:rPr>
          <w:rFonts w:ascii="Arial" w:hAnsi="Arial" w:cs="Arial"/>
        </w:rPr>
        <w:instrText xml:space="preserve"> DOCPROPERTY  Author1_First_name  \* MERGEFORMAT </w:instrText>
      </w:r>
      <w:r>
        <w:rPr>
          <w:rFonts w:ascii="Arial" w:hAnsi="Arial" w:cs="Arial"/>
        </w:rPr>
        <w:fldChar w:fldCharType="separate"/>
      </w:r>
      <w:r w:rsidR="00634ACC">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634ACC">
        <w:rPr>
          <w:rFonts w:ascii="Arial" w:hAnsi="Arial" w:cs="Arial"/>
        </w:rPr>
        <w:t>Student</w:t>
      </w:r>
      <w:r>
        <w:rPr>
          <w:rFonts w:ascii="Arial" w:hAnsi="Arial" w:cs="Arial"/>
        </w:rPr>
        <w:fldChar w:fldCharType="end"/>
      </w:r>
      <w:r>
        <w:rPr>
          <w:rFonts w:ascii="Arial" w:hAnsi="Arial" w:cs="Arial"/>
        </w:rPr>
        <w:t xml:space="preserve"> </w:t>
      </w:r>
      <w:r w:rsidR="0012695D">
        <w:rPr>
          <w:rFonts w:ascii="Arial" w:hAnsi="Arial" w:cs="Arial"/>
        </w:rPr>
        <w:t>och</w:t>
      </w:r>
      <w:r>
        <w:rPr>
          <w:rFonts w:ascii="Arial" w:hAnsi="Arial" w:cs="Arial"/>
        </w:rPr>
        <w:t xml:space="preserve"> </w:t>
      </w:r>
      <w:r>
        <w:rPr>
          <w:rFonts w:ascii="Arial" w:hAnsi="Arial" w:cs="Arial"/>
        </w:rPr>
        <w:fldChar w:fldCharType="begin"/>
      </w:r>
      <w:r>
        <w:rPr>
          <w:rFonts w:ascii="Arial" w:hAnsi="Arial" w:cs="Arial"/>
        </w:rPr>
        <w:instrText xml:space="preserve"> DOCPROPERTY  Author2_First_name  \* MERGEFORMAT </w:instrText>
      </w:r>
      <w:r>
        <w:rPr>
          <w:rFonts w:ascii="Arial" w:hAnsi="Arial" w:cs="Arial"/>
        </w:rPr>
        <w:fldChar w:fldCharType="separate"/>
      </w:r>
      <w:r w:rsidR="00634ACC">
        <w:rPr>
          <w:rFonts w:ascii="Arial" w:hAnsi="Arial" w:cs="Arial"/>
        </w:rPr>
        <w:t>Fake B.</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2_Last_name  \* MERGEFORMAT </w:instrText>
      </w:r>
      <w:r>
        <w:rPr>
          <w:rFonts w:ascii="Arial" w:hAnsi="Arial" w:cs="Arial"/>
        </w:rPr>
        <w:fldChar w:fldCharType="separate"/>
      </w:r>
      <w:r w:rsidR="00634ACC">
        <w:rPr>
          <w:rFonts w:ascii="Arial" w:hAnsi="Arial" w:cs="Arial"/>
        </w:rPr>
        <w:t>Student</w:t>
      </w:r>
      <w:r>
        <w:rPr>
          <w:rFonts w:ascii="Arial" w:hAnsi="Arial" w:cs="Arial"/>
        </w:rPr>
        <w:fldChar w:fldCharType="end"/>
      </w:r>
    </w:p>
    <w:p w14:paraId="107BC1B8" w14:textId="77777777" w:rsidR="00004C32" w:rsidRDefault="00D0319C" w:rsidP="008B3BDE">
      <w:pPr>
        <w:pStyle w:val="Examiner"/>
      </w:pPr>
      <w:fldSimple w:instr=" DOCPROPERTY  &quot;Educational program&quot;  \* MERGEFORMAT ">
        <w:r w:rsidR="00634ACC">
          <w:t>Kandidatprogram, informations- och kommunikationsteknik</w:t>
        </w:r>
      </w:fldSimple>
    </w:p>
    <w:p w14:paraId="55253C87" w14:textId="504546F2" w:rsidR="00004C32" w:rsidRPr="00A26920" w:rsidRDefault="0012695D" w:rsidP="00004C32">
      <w:pPr>
        <w:pStyle w:val="Examiner"/>
        <w:rPr>
          <w:rFonts w:cs="Arial"/>
        </w:rPr>
      </w:pPr>
      <w:r>
        <w:rPr>
          <w:rFonts w:cs="Arial"/>
        </w:rPr>
        <w:t>D</w:t>
      </w:r>
      <w:r w:rsidRPr="0012695D">
        <w:rPr>
          <w:rFonts w:cs="Arial"/>
        </w:rPr>
        <w:t>atum</w:t>
      </w:r>
      <w:r w:rsidR="00004C32" w:rsidRPr="00A26920">
        <w:rPr>
          <w:rFonts w:cs="Arial"/>
        </w:rPr>
        <w:t xml:space="preserve">: </w:t>
      </w:r>
      <w:r w:rsidR="00004C32">
        <w:rPr>
          <w:rFonts w:cs="Arial"/>
        </w:rPr>
        <w:fldChar w:fldCharType="begin"/>
      </w:r>
      <w:r w:rsidR="00004C32">
        <w:rPr>
          <w:rFonts w:cs="Arial"/>
        </w:rPr>
        <w:instrText xml:space="preserve"> DATE  \@ "yyyy-MM-dd"  \* MERGEFORMAT </w:instrText>
      </w:r>
      <w:r w:rsidR="00004C32">
        <w:rPr>
          <w:rFonts w:cs="Arial"/>
        </w:rPr>
        <w:fldChar w:fldCharType="separate"/>
      </w:r>
      <w:r w:rsidR="00F82E46">
        <w:rPr>
          <w:rFonts w:cs="Arial"/>
          <w:noProof/>
        </w:rPr>
        <w:t>2021-07-23</w:t>
      </w:r>
      <w:r w:rsidR="00004C32">
        <w:rPr>
          <w:rFonts w:cs="Arial"/>
        </w:rPr>
        <w:fldChar w:fldCharType="end"/>
      </w:r>
    </w:p>
    <w:p w14:paraId="430218BA" w14:textId="2A756B6A" w:rsidR="00004C32" w:rsidRPr="00A26920" w:rsidRDefault="0012695D" w:rsidP="00004C32">
      <w:pPr>
        <w:pStyle w:val="Examiner"/>
        <w:rPr>
          <w:rFonts w:cs="Arial"/>
        </w:rPr>
      </w:pPr>
      <w:r w:rsidRPr="0012695D">
        <w:rPr>
          <w:rFonts w:cs="Arial"/>
        </w:rPr>
        <w:t>Handledare</w:t>
      </w:r>
      <w:r w:rsidR="00004C32" w:rsidRPr="00A26920">
        <w:rPr>
          <w:rFonts w:cs="Arial"/>
        </w:rPr>
        <w:t xml:space="preserve">: </w:t>
      </w:r>
      <w:r w:rsidR="00004C32">
        <w:rPr>
          <w:rFonts w:cs="Arial"/>
        </w:rPr>
        <w:fldChar w:fldCharType="begin"/>
      </w:r>
      <w:r w:rsidR="00004C32">
        <w:rPr>
          <w:rFonts w:cs="Arial"/>
        </w:rPr>
        <w:instrText xml:space="preserve"> DOCPROPERTY  Supervisor1_First_name  \* MERGEFORMAT </w:instrText>
      </w:r>
      <w:r w:rsidR="00004C32">
        <w:rPr>
          <w:rFonts w:cs="Arial"/>
        </w:rPr>
        <w:fldChar w:fldCharType="separate"/>
      </w:r>
      <w:r w:rsidR="00634ACC">
        <w:rPr>
          <w:rFonts w:cs="Arial"/>
        </w:rPr>
        <w:t>A.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1_Last_name  \* MERGEFORMAT </w:instrText>
      </w:r>
      <w:r w:rsidR="00004C32">
        <w:rPr>
          <w:rFonts w:cs="Arial"/>
        </w:rPr>
        <w:fldChar w:fldCharType="separate"/>
      </w:r>
      <w:r w:rsidR="00634ACC">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First_name  \* MERGEFORMAT </w:instrText>
      </w:r>
      <w:r w:rsidR="00004C32">
        <w:rPr>
          <w:rFonts w:cs="Arial"/>
        </w:rPr>
        <w:fldChar w:fldCharType="separate"/>
      </w:r>
      <w:r w:rsidR="00634ACC">
        <w:rPr>
          <w:rFonts w:cs="Arial"/>
        </w:rPr>
        <w:t>Another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Last_name  \* MERGEFORMAT </w:instrText>
      </w:r>
      <w:r w:rsidR="00004C32">
        <w:rPr>
          <w:rFonts w:cs="Arial"/>
        </w:rPr>
        <w:fldChar w:fldCharType="separate"/>
      </w:r>
      <w:r w:rsidR="00634ACC">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First_name  \* MERGEFORMAT </w:instrText>
      </w:r>
      <w:r w:rsidR="00004C32">
        <w:rPr>
          <w:rFonts w:cs="Arial"/>
        </w:rPr>
        <w:fldChar w:fldCharType="separate"/>
      </w:r>
      <w:r w:rsidR="00634ACC">
        <w:rPr>
          <w:rFonts w:cs="Arial"/>
        </w:rPr>
        <w:t>Third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Last_name  \* MERGEFORMAT </w:instrText>
      </w:r>
      <w:r w:rsidR="00004C32">
        <w:rPr>
          <w:rFonts w:cs="Arial"/>
        </w:rPr>
        <w:fldChar w:fldCharType="separate"/>
      </w:r>
      <w:r w:rsidR="00634ACC">
        <w:rPr>
          <w:rFonts w:cs="Arial"/>
        </w:rPr>
        <w:t>Supervisor</w:t>
      </w:r>
      <w:r w:rsidR="00004C32">
        <w:rPr>
          <w:rFonts w:cs="Arial"/>
        </w:rPr>
        <w:fldChar w:fldCharType="end"/>
      </w:r>
    </w:p>
    <w:p w14:paraId="427B6293" w14:textId="1C33D7A7" w:rsidR="00004C32" w:rsidRDefault="0012695D" w:rsidP="00004C32">
      <w:pPr>
        <w:pStyle w:val="Examiner"/>
      </w:pPr>
      <w:r w:rsidRPr="0012695D">
        <w:t>Examinator</w:t>
      </w:r>
      <w:r w:rsidR="00004C32" w:rsidRPr="00D0044D">
        <w:t xml:space="preserve">: </w:t>
      </w:r>
      <w:fldSimple w:instr=" DOCPROPERTY  Examiner1_First_name  \* MERGEFORMAT ">
        <w:r w:rsidR="00634ACC">
          <w:t>Gerald Q.</w:t>
        </w:r>
      </w:fldSimple>
      <w:r w:rsidR="00004C32">
        <w:t xml:space="preserve"> </w:t>
      </w:r>
      <w:fldSimple w:instr=" DOCPROPERTY  Examiner1_Last_name  \* MERGEFORMAT ">
        <w:r w:rsidR="00634ACC">
          <w:t>Maguire Jr.</w:t>
        </w:r>
      </w:fldSimple>
    </w:p>
    <w:p w14:paraId="1281746D" w14:textId="77777777" w:rsidR="00004C32" w:rsidRPr="002C1BFB" w:rsidRDefault="00D0319C" w:rsidP="002C1BFB">
      <w:pPr>
        <w:pStyle w:val="School"/>
      </w:pPr>
      <w:fldSimple w:instr=" DOCPROPERTY  Examiner1_organization_L1  \* MERGEFORMAT ">
        <w:r w:rsidR="00634ACC">
          <w:t>Skolan för Elektroteknik och datavetenskap</w:t>
        </w:r>
      </w:fldSimple>
    </w:p>
    <w:p w14:paraId="0B5C36F8" w14:textId="4642A786" w:rsidR="00004C32" w:rsidRPr="00D0044D" w:rsidRDefault="0012695D" w:rsidP="00004C32">
      <w:pPr>
        <w:pStyle w:val="Examiner"/>
        <w:rPr>
          <w:rFonts w:cs="Arial"/>
        </w:rPr>
      </w:pPr>
      <w:r w:rsidRPr="0012695D">
        <w:rPr>
          <w:rFonts w:cs="Arial"/>
        </w:rPr>
        <w:t>Värdföretag</w:t>
      </w:r>
      <w:r w:rsidR="00004C32" w:rsidRPr="00D0044D">
        <w:rPr>
          <w:rFonts w:cs="Arial"/>
        </w:rPr>
        <w:t xml:space="preserve">: </w:t>
      </w:r>
      <w:r w:rsidR="00004C32" w:rsidRPr="00D0044D">
        <w:rPr>
          <w:rFonts w:cs="Arial"/>
        </w:rPr>
        <w:fldChar w:fldCharType="begin"/>
      </w:r>
      <w:r w:rsidR="00004C32" w:rsidRPr="00D0044D">
        <w:rPr>
          <w:rFonts w:cs="Arial"/>
        </w:rPr>
        <w:instrText xml:space="preserve"> DOCPROPERTY  Cooperation_Partner_name  \* MERGEFORMAT </w:instrText>
      </w:r>
      <w:r w:rsidR="00004C32" w:rsidRPr="00D0044D">
        <w:rPr>
          <w:rFonts w:cs="Arial"/>
        </w:rPr>
        <w:fldChar w:fldCharType="separate"/>
      </w:r>
      <w:r w:rsidR="00634ACC">
        <w:rPr>
          <w:rFonts w:cs="Arial"/>
        </w:rPr>
        <w:t>Företaget AB</w:t>
      </w:r>
      <w:r w:rsidR="00004C32" w:rsidRPr="00D0044D">
        <w:rPr>
          <w:rFonts w:cs="Arial"/>
        </w:rPr>
        <w:fldChar w:fldCharType="end"/>
      </w:r>
    </w:p>
    <w:p w14:paraId="6BB57280" w14:textId="1869B725" w:rsidR="00004C32" w:rsidRPr="00A26920" w:rsidRDefault="00004C32" w:rsidP="008B3BDE">
      <w:pPr>
        <w:pStyle w:val="ExaminerEnglish"/>
      </w:pPr>
      <w:r>
        <w:t>English</w:t>
      </w:r>
      <w:r w:rsidRPr="00A26920">
        <w:t xml:space="preserve"> title: </w:t>
      </w:r>
      <w:fldSimple w:instr=" DOCPROPERTY  Alternative_main_title  \* MERGEFORMAT ">
        <w:r w:rsidR="00634ACC">
          <w:t>This is the English translation of the title</w:t>
        </w:r>
      </w:fldSimple>
    </w:p>
    <w:p w14:paraId="2AF6915C" w14:textId="77E4A8FE" w:rsidR="00004C32" w:rsidRPr="00A26920" w:rsidRDefault="0012695D" w:rsidP="008B3BDE">
      <w:pPr>
        <w:pStyle w:val="ExaminerEnglish"/>
      </w:pPr>
      <w:r>
        <w:t>English</w:t>
      </w:r>
      <w:r w:rsidR="00004C32" w:rsidRPr="00A26920">
        <w:t xml:space="preserve"> subtitle: </w:t>
      </w:r>
      <w:fldSimple w:instr=" DOCPROPERTY  Alternative_subtitle  \* MERGEFORMAT ">
        <w:r w:rsidR="00634ACC">
          <w:t>This is the English translation of the subtitle</w:t>
        </w:r>
      </w:fldSimple>
    </w:p>
    <w:p w14:paraId="1AF9433C" w14:textId="71CC7D3D" w:rsidR="00697F76" w:rsidRPr="007914CD" w:rsidRDefault="00697F76" w:rsidP="00697F76">
      <w:pPr>
        <w:pStyle w:val="BodyText"/>
      </w:pPr>
    </w:p>
    <w:p w14:paraId="6795262B" w14:textId="77777777" w:rsidR="00697F76" w:rsidRPr="007914CD" w:rsidRDefault="00697F76" w:rsidP="00FB1A90">
      <w:pPr>
        <w:pStyle w:val="Unnumberedheading1"/>
        <w:sectPr w:rsidR="00697F76" w:rsidRPr="007914CD" w:rsidSect="00B7745F">
          <w:headerReference w:type="default" r:id="rId10"/>
          <w:footerReference w:type="default" r:id="rId11"/>
          <w:headerReference w:type="first" r:id="rId12"/>
          <w:footerReference w:type="first" r:id="rId13"/>
          <w:pgSz w:w="11906" w:h="16838" w:code="9"/>
          <w:pgMar w:top="1701" w:right="1021" w:bottom="1701" w:left="2041" w:header="709" w:footer="709" w:gutter="0"/>
          <w:cols w:space="708"/>
          <w:titlePg/>
          <w:docGrid w:linePitch="360"/>
        </w:sectPr>
      </w:pPr>
    </w:p>
    <w:p w14:paraId="5FE62380" w14:textId="4DAD06A0" w:rsidR="00500F28" w:rsidRPr="00225C60" w:rsidRDefault="00B95530" w:rsidP="00FB1A90">
      <w:pPr>
        <w:pStyle w:val="Unnumberedheading1"/>
      </w:pPr>
      <w:bookmarkStart w:id="1" w:name="_Toc77863527"/>
      <w:bookmarkStart w:id="2" w:name="_Toc77863666"/>
      <w:bookmarkStart w:id="3" w:name="_GoBack"/>
      <w:bookmarkEnd w:id="3"/>
      <w:r w:rsidRPr="007914CD">
        <w:lastRenderedPageBreak/>
        <w:t>Sammanfattnin</w:t>
      </w:r>
      <w:r>
        <w:t xml:space="preserve">g eller </w:t>
      </w:r>
      <w:commentRangeStart w:id="4"/>
      <w:r w:rsidR="00500F28" w:rsidRPr="00225C60">
        <w:t>A</w:t>
      </w:r>
      <w:r>
        <w:t>bstrak</w:t>
      </w:r>
      <w:r w:rsidR="00500F28" w:rsidRPr="00225C60">
        <w:t>t</w:t>
      </w:r>
      <w:commentRangeEnd w:id="4"/>
      <w:r w:rsidR="005B6B8B">
        <w:rPr>
          <w:rStyle w:val="CommentReference"/>
          <w:rFonts w:asciiTheme="minorHAnsi" w:eastAsiaTheme="minorEastAsia" w:hAnsiTheme="minorHAnsi" w:cstheme="minorBidi"/>
          <w:b w:val="0"/>
          <w:bCs w:val="0"/>
        </w:rPr>
        <w:commentReference w:id="4"/>
      </w:r>
      <w:bookmarkEnd w:id="1"/>
      <w:bookmarkEnd w:id="2"/>
    </w:p>
    <w:p w14:paraId="38AB73EE" w14:textId="77777777" w:rsidR="00AC7CEC" w:rsidRPr="00E5085F" w:rsidRDefault="00AC7CEC" w:rsidP="00634ACC">
      <w:pPr>
        <w:pStyle w:val="Bodytextfirstparagraph"/>
      </w:pPr>
      <w:bookmarkStart w:id="5" w:name="SwedishAbstract"/>
      <w:r w:rsidRPr="00E5085F">
        <w:t>Svensk version av abstract – samma titel på svenska som på engelska.</w:t>
      </w:r>
    </w:p>
    <w:p w14:paraId="0FF9CD75" w14:textId="77777777" w:rsidR="00AC7CEC" w:rsidRDefault="00AC7CEC" w:rsidP="00AC7CEC">
      <w:pPr>
        <w:pStyle w:val="BodyText"/>
      </w:pPr>
      <w:commentRangeStart w:id="6"/>
      <w:r>
        <w:t xml:space="preserve">Skriv ett </w:t>
      </w:r>
      <w:r w:rsidRPr="00E5085F">
        <w:t>abstract. Introduce</w:t>
      </w:r>
      <w:r>
        <w:t xml:space="preserve">ra ämnet för projektet och beskriv problemen som löses i materialet. Presentera hur problemen har lösts, vilken metod som har använts samt resultatet av projektet. </w:t>
      </w:r>
    </w:p>
    <w:p w14:paraId="6D8E9359" w14:textId="4C6E5673" w:rsidR="00AC7CEC" w:rsidRPr="00E5085F" w:rsidRDefault="00AC7CEC" w:rsidP="00AC7CEC">
      <w:pPr>
        <w:pStyle w:val="BodyText"/>
      </w:pPr>
      <w:r>
        <w:t xml:space="preserve">Presentationen av resultaten ska utgöra huvuddelen av abstractet. Använd </w:t>
      </w:r>
      <w:r w:rsidRPr="00E5085F">
        <w:t>½ A4-page.</w:t>
      </w:r>
      <w:commentRangeEnd w:id="6"/>
      <w:r>
        <w:rPr>
          <w:rStyle w:val="CommentReference"/>
          <w:rFonts w:asciiTheme="minorHAnsi" w:hAnsiTheme="minorHAnsi"/>
        </w:rPr>
        <w:commentReference w:id="6"/>
      </w:r>
    </w:p>
    <w:p w14:paraId="715E4D7A" w14:textId="2151E7BE" w:rsidR="00500F28" w:rsidRPr="007914CD" w:rsidRDefault="001F642B" w:rsidP="00FB1A90">
      <w:pPr>
        <w:pStyle w:val="Unnumberedheading2"/>
      </w:pPr>
      <w:bookmarkStart w:id="7" w:name="_Toc77863528"/>
      <w:bookmarkStart w:id="8" w:name="_Toc77863667"/>
      <w:bookmarkEnd w:id="5"/>
      <w:r>
        <w:t>Nykelord</w:t>
      </w:r>
      <w:bookmarkEnd w:id="7"/>
      <w:bookmarkEnd w:id="8"/>
    </w:p>
    <w:p w14:paraId="49CF34B6" w14:textId="66D6DD49" w:rsidR="00500F28" w:rsidRPr="007914CD" w:rsidRDefault="00AC7CEC" w:rsidP="00D0319C">
      <w:pPr>
        <w:pStyle w:val="Bodytextfirstparagraph"/>
        <w:rPr>
          <w:rFonts w:cs="Times New Roman"/>
          <w:szCs w:val="24"/>
        </w:rPr>
      </w:pPr>
      <w:bookmarkStart w:id="9" w:name="SwedishKeywords"/>
      <w:r w:rsidRPr="00E5085F">
        <w:t xml:space="preserve">Definiera ca 5 nyckelord som beskriver innehållet i uppsatsrapporten – separera med </w:t>
      </w:r>
      <w:r w:rsidR="00C05246">
        <w:t xml:space="preserve">komma (i.e., </w:t>
      </w:r>
      <w:r w:rsidR="00EA4E10">
        <w:t>”,”</w:t>
      </w:r>
      <w:r w:rsidR="00C05246">
        <w:t>)</w:t>
      </w:r>
      <w:r w:rsidRPr="00E5085F">
        <w:t xml:space="preserve"> mellan nyckelorde</w:t>
      </w:r>
      <w:r w:rsidR="0029461D">
        <w:t>n.</w:t>
      </w:r>
      <w:bookmarkEnd w:id="9"/>
    </w:p>
    <w:p w14:paraId="2D25F978" w14:textId="77777777" w:rsidR="00340289" w:rsidRPr="007914CD" w:rsidRDefault="00340289" w:rsidP="007B0EAE">
      <w:pPr>
        <w:pStyle w:val="BodyText"/>
      </w:pPr>
    </w:p>
    <w:p w14:paraId="24E031C9" w14:textId="77777777" w:rsidR="00340289" w:rsidRPr="007914CD" w:rsidRDefault="00340289" w:rsidP="00500F28">
      <w:pPr>
        <w:pStyle w:val="NoSpacing"/>
        <w:rPr>
          <w:rFonts w:ascii="Times New Roman" w:hAnsi="Times New Roman" w:cs="Times New Roman"/>
          <w:sz w:val="24"/>
          <w:szCs w:val="24"/>
        </w:rPr>
        <w:sectPr w:rsidR="00340289" w:rsidRPr="007914CD"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14:paraId="47E2A08B" w14:textId="5E3432D9" w:rsidR="00500F28" w:rsidRPr="007914CD" w:rsidRDefault="001F642B" w:rsidP="00FB1A90">
      <w:pPr>
        <w:pStyle w:val="Unnumberedheading1"/>
      </w:pPr>
      <w:bookmarkStart w:id="10" w:name="_Toc77863529"/>
      <w:bookmarkStart w:id="11" w:name="_Toc77863668"/>
      <w:commentRangeStart w:id="12"/>
      <w:commentRangeStart w:id="13"/>
      <w:r>
        <w:lastRenderedPageBreak/>
        <w:t>Abstract</w:t>
      </w:r>
      <w:commentRangeEnd w:id="12"/>
      <w:r w:rsidR="005B6B8B">
        <w:rPr>
          <w:rStyle w:val="CommentReference"/>
          <w:rFonts w:asciiTheme="minorHAnsi" w:eastAsiaTheme="minorEastAsia" w:hAnsiTheme="minorHAnsi" w:cstheme="minorBidi"/>
          <w:b w:val="0"/>
          <w:bCs w:val="0"/>
        </w:rPr>
        <w:commentReference w:id="12"/>
      </w:r>
      <w:commentRangeEnd w:id="13"/>
      <w:r w:rsidR="00173EFF">
        <w:rPr>
          <w:rStyle w:val="CommentReference"/>
          <w:rFonts w:asciiTheme="minorHAnsi" w:eastAsiaTheme="minorEastAsia" w:hAnsiTheme="minorHAnsi" w:cstheme="minorBidi"/>
          <w:b w:val="0"/>
          <w:bCs w:val="0"/>
        </w:rPr>
        <w:commentReference w:id="13"/>
      </w:r>
      <w:bookmarkEnd w:id="10"/>
      <w:bookmarkEnd w:id="11"/>
    </w:p>
    <w:p w14:paraId="0634FCEA" w14:textId="77777777" w:rsidR="003F38AC" w:rsidRPr="00E5085F" w:rsidRDefault="003F38AC" w:rsidP="008B3BDE">
      <w:pPr>
        <w:pStyle w:val="BodytextfirstparagraphEnglish"/>
      </w:pPr>
      <w:bookmarkStart w:id="14" w:name="EnglishAbstract"/>
      <w:r w:rsidRPr="00E5085F">
        <w:t xml:space="preserve">Write an abstract. Introduce the subject area for the project and describe the problems that are solved and described in the thesis. Present how the problems have been solved, methods used and present results for the project. </w:t>
      </w:r>
    </w:p>
    <w:p w14:paraId="12D8C680" w14:textId="77777777" w:rsidR="003F38AC" w:rsidRPr="00E5085F" w:rsidRDefault="003F38AC" w:rsidP="008B3BDE">
      <w:pPr>
        <w:pStyle w:val="BodytextEnglish"/>
      </w:pPr>
      <w:r w:rsidRPr="00E5085F">
        <w:t>The presentation of the results should be the main part of the abstract. Use about ½ A4-page.</w:t>
      </w:r>
    </w:p>
    <w:p w14:paraId="5C35DAFF" w14:textId="77777777" w:rsidR="00031198" w:rsidRPr="007914CD" w:rsidRDefault="00031198" w:rsidP="00031198">
      <w:pPr>
        <w:pStyle w:val="BodyText"/>
        <w:rPr>
          <w:rFonts w:cs="Times New Roman"/>
        </w:rPr>
      </w:pPr>
    </w:p>
    <w:p w14:paraId="191F5510" w14:textId="4E67DBBB" w:rsidR="00500F28" w:rsidRPr="00225C60" w:rsidRDefault="00B95530" w:rsidP="00FB1A90">
      <w:pPr>
        <w:pStyle w:val="Unnumberedheading2"/>
      </w:pPr>
      <w:bookmarkStart w:id="15" w:name="_Toc77863530"/>
      <w:bookmarkStart w:id="16" w:name="_Toc77863669"/>
      <w:bookmarkEnd w:id="14"/>
      <w:r>
        <w:t>Keyw</w:t>
      </w:r>
      <w:r w:rsidR="00444C9F" w:rsidRPr="00225C60">
        <w:t>ord</w:t>
      </w:r>
      <w:r>
        <w:t>s</w:t>
      </w:r>
      <w:bookmarkEnd w:id="15"/>
      <w:bookmarkEnd w:id="16"/>
    </w:p>
    <w:p w14:paraId="5EF7A2F5" w14:textId="6C61C230" w:rsidR="003F38AC" w:rsidRPr="00D0319C" w:rsidRDefault="003F38AC" w:rsidP="00D0319C">
      <w:pPr>
        <w:pStyle w:val="BodytextfirstparagraphEnglish"/>
      </w:pPr>
      <w:bookmarkStart w:id="17" w:name="EnglishKeywords"/>
      <w:r w:rsidRPr="00E5085F">
        <w:t xml:space="preserve">Write about 5 keywords, separated with </w:t>
      </w:r>
      <w:r w:rsidR="00EA4E10">
        <w:t>commas (i.e. ”,”)</w:t>
      </w:r>
      <w:r w:rsidRPr="00E5085F">
        <w:t xml:space="preserve"> between the keyword</w:t>
      </w:r>
      <w:r w:rsidR="0029461D">
        <w:t>s.</w:t>
      </w:r>
      <w:bookmarkEnd w:id="17"/>
    </w:p>
    <w:p w14:paraId="72B0658B" w14:textId="77777777" w:rsidR="00340289" w:rsidRDefault="00340289" w:rsidP="00500F28">
      <w:pPr>
        <w:pStyle w:val="NoSpacing"/>
        <w:rPr>
          <w:rFonts w:ascii="Times New Roman" w:hAnsi="Times New Roman" w:cs="Times New Roman"/>
          <w:sz w:val="24"/>
          <w:szCs w:val="24"/>
        </w:rPr>
      </w:pPr>
    </w:p>
    <w:p w14:paraId="793C197E" w14:textId="77777777" w:rsidR="00D0319C" w:rsidRPr="00225C60" w:rsidRDefault="00D0319C" w:rsidP="00500F28">
      <w:pPr>
        <w:pStyle w:val="NoSpacing"/>
        <w:rPr>
          <w:rFonts w:ascii="Times New Roman" w:hAnsi="Times New Roman" w:cs="Times New Roman"/>
          <w:sz w:val="24"/>
          <w:szCs w:val="24"/>
        </w:rPr>
        <w:sectPr w:rsidR="00D0319C" w:rsidRPr="00225C60" w:rsidSect="00F80470">
          <w:type w:val="oddPage"/>
          <w:pgSz w:w="11906" w:h="16838" w:code="9"/>
          <w:pgMar w:top="1701" w:right="1021" w:bottom="1701" w:left="2041" w:header="709" w:footer="709" w:gutter="0"/>
          <w:pgNumType w:fmt="lowerRoman"/>
          <w:cols w:space="708"/>
          <w:titlePg/>
          <w:docGrid w:linePitch="360"/>
        </w:sectPr>
      </w:pPr>
    </w:p>
    <w:p w14:paraId="75C2A446" w14:textId="62702F90" w:rsidR="001F642B" w:rsidRPr="00225C60" w:rsidRDefault="00B9505E" w:rsidP="00FB1A90">
      <w:pPr>
        <w:pStyle w:val="Unnumberedheading1"/>
      </w:pPr>
      <w:bookmarkStart w:id="18" w:name="_Toc388654291"/>
      <w:bookmarkStart w:id="19" w:name="_Toc77863531"/>
      <w:bookmarkStart w:id="20" w:name="_Toc77863670"/>
      <w:commentRangeStart w:id="21"/>
      <w:r w:rsidRPr="00225C60">
        <w:lastRenderedPageBreak/>
        <w:t>Förord</w:t>
      </w:r>
      <w:bookmarkEnd w:id="18"/>
      <w:commentRangeEnd w:id="21"/>
      <w:r w:rsidR="00394019">
        <w:rPr>
          <w:rStyle w:val="CommentReference"/>
          <w:rFonts w:asciiTheme="minorHAnsi" w:eastAsiaTheme="minorEastAsia" w:hAnsiTheme="minorHAnsi" w:cstheme="minorBidi"/>
          <w:b w:val="0"/>
          <w:bCs w:val="0"/>
        </w:rPr>
        <w:commentReference w:id="21"/>
      </w:r>
      <w:bookmarkEnd w:id="19"/>
      <w:bookmarkEnd w:id="20"/>
      <w:r w:rsidR="00173EFF" w:rsidRPr="00225C60">
        <w:t xml:space="preserve"> </w:t>
      </w:r>
    </w:p>
    <w:p w14:paraId="1EA94DD0" w14:textId="44618A5D" w:rsidR="00031198" w:rsidRDefault="008B3BDE" w:rsidP="00173EFF">
      <w:pPr>
        <w:pStyle w:val="Bodytextfirstparagraph"/>
      </w:pPr>
      <w:r w:rsidRPr="008B3BDE">
        <w:t>Jag skulle vilja tacka</w:t>
      </w:r>
      <w:r>
        <w:t xml:space="preserve"> </w:t>
      </w:r>
      <w:r w:rsidR="003F38AC">
        <w:t>xxxx</w:t>
      </w:r>
      <w:r w:rsidR="00394019">
        <w:t>.</w:t>
      </w:r>
    </w:p>
    <w:p w14:paraId="72CA2AB8" w14:textId="6DDEB33B" w:rsidR="006D1B24" w:rsidRPr="00D92FBF" w:rsidRDefault="00D92FBF" w:rsidP="00031198">
      <w:pPr>
        <w:pStyle w:val="BodyText"/>
      </w:pPr>
      <w:r>
        <w:rPr>
          <w:color w:val="FF0000"/>
        </w:rPr>
        <w:t xml:space="preserve">I detta kapitel kan du e v nämna något om din bakgrund om det påverkar rapporten på något sätt. Har du t ex inte möjlighet att skriva perfekt svenska för att du är nyanländ till landet kan det vara på sin plats att nämna detta här. </w:t>
      </w:r>
      <w:r w:rsidRPr="00D92FBF">
        <w:rPr>
          <w:color w:val="FF0000"/>
        </w:rPr>
        <w:t xml:space="preserve">OBS, detta får dock inte vara en ursäkt för att lämna in en rapport med undermåligt </w:t>
      </w:r>
      <w:r>
        <w:rPr>
          <w:color w:val="FF0000"/>
        </w:rPr>
        <w:t>språ</w:t>
      </w:r>
      <w:r w:rsidRPr="00D92FBF">
        <w:rPr>
          <w:color w:val="FF0000"/>
        </w:rPr>
        <w:t xml:space="preserve">k, </w:t>
      </w:r>
      <w:r>
        <w:rPr>
          <w:color w:val="FF0000"/>
        </w:rPr>
        <w:t>g</w:t>
      </w:r>
      <w:r w:rsidRPr="00D92FBF">
        <w:rPr>
          <w:color w:val="FF0000"/>
        </w:rPr>
        <w:t xml:space="preserve">rammatik </w:t>
      </w:r>
      <w:r>
        <w:rPr>
          <w:color w:val="FF0000"/>
        </w:rPr>
        <w:t>och stavni</w:t>
      </w:r>
      <w:r w:rsidRPr="00D92FBF">
        <w:rPr>
          <w:color w:val="FF0000"/>
        </w:rPr>
        <w:t>ng</w:t>
      </w:r>
      <w:r>
        <w:rPr>
          <w:color w:val="FF0000"/>
        </w:rPr>
        <w:t xml:space="preserve"> (t ex får fel som en automatisk stavningskontroll och grammatikkontroll kan upptäcka inte förekomma) </w:t>
      </w:r>
      <w:r w:rsidRPr="00D92FBF">
        <w:rPr>
          <w:color w:val="FF0000"/>
        </w:rPr>
        <w:t xml:space="preserve"> </w:t>
      </w:r>
    </w:p>
    <w:p w14:paraId="601AE8D2" w14:textId="77777777" w:rsidR="009028C5" w:rsidRPr="00D92FBF" w:rsidRDefault="009028C5" w:rsidP="00031198">
      <w:pPr>
        <w:pStyle w:val="BodyText"/>
      </w:pPr>
    </w:p>
    <w:p w14:paraId="0362AC57" w14:textId="77777777" w:rsidR="009028C5" w:rsidRPr="00D92FBF" w:rsidRDefault="009028C5" w:rsidP="00031198">
      <w:pPr>
        <w:pStyle w:val="BodyText"/>
      </w:pPr>
    </w:p>
    <w:p w14:paraId="7B7A363B" w14:textId="77777777" w:rsidR="009028C5" w:rsidRPr="00D92FBF" w:rsidRDefault="009028C5" w:rsidP="00031198">
      <w:pPr>
        <w:pStyle w:val="BodyText"/>
      </w:pPr>
    </w:p>
    <w:p w14:paraId="1A7F7138" w14:textId="77777777" w:rsidR="009028C5" w:rsidRPr="00D92FBF" w:rsidRDefault="009028C5" w:rsidP="00031198">
      <w:pPr>
        <w:pStyle w:val="BodyText"/>
      </w:pPr>
    </w:p>
    <w:p w14:paraId="26272785" w14:textId="77777777" w:rsidR="009028C5" w:rsidRPr="00D92FBF" w:rsidRDefault="009028C5" w:rsidP="00031198">
      <w:pPr>
        <w:pStyle w:val="BodyText"/>
      </w:pPr>
    </w:p>
    <w:p w14:paraId="4723D94E" w14:textId="00418862" w:rsidR="009028C5" w:rsidRPr="009028C5" w:rsidRDefault="009028C5" w:rsidP="009028C5">
      <w:pPr>
        <w:pStyle w:val="AcknowledgementPlace"/>
      </w:pPr>
      <w:r w:rsidRPr="009028C5">
        <w:t xml:space="preserve">Stockholm, </w:t>
      </w:r>
      <w:r w:rsidR="008B3BDE" w:rsidRPr="008B3BDE">
        <w:t>månad</w:t>
      </w:r>
      <w:r w:rsidR="008B3BDE">
        <w:t xml:space="preserve"> </w:t>
      </w:r>
      <w:r w:rsidR="008B3BDE" w:rsidRPr="008B3BDE">
        <w:t>år</w:t>
      </w:r>
      <w:r>
        <w:br/>
      </w:r>
      <w:r w:rsidR="008B3BDE" w:rsidRPr="008B3BDE">
        <w:rPr>
          <w:rFonts w:cs="Georgia-Italic"/>
          <w:iCs/>
        </w:rPr>
        <w:t>Författarens namn</w:t>
      </w:r>
    </w:p>
    <w:p w14:paraId="455463D2" w14:textId="77777777" w:rsidR="00394019" w:rsidRDefault="00394019" w:rsidP="00031198">
      <w:pPr>
        <w:pStyle w:val="BodyText"/>
      </w:pPr>
    </w:p>
    <w:p w14:paraId="51864B00" w14:textId="77777777" w:rsidR="00031198" w:rsidRPr="00D24E53" w:rsidRDefault="00031198" w:rsidP="00FB1A90">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14:paraId="27F8256E" w14:textId="27FAF912" w:rsidR="00500F28" w:rsidRPr="00916D1A" w:rsidRDefault="007914CD" w:rsidP="00FB1A90">
      <w:pPr>
        <w:pStyle w:val="Unnumberedheading1"/>
      </w:pPr>
      <w:bookmarkStart w:id="22" w:name="_Toc77863532"/>
      <w:bookmarkStart w:id="23" w:name="_Toc77863671"/>
      <w:r>
        <w:lastRenderedPageBreak/>
        <w:t>Innehållsförteckning</w:t>
      </w:r>
      <w:r w:rsidR="00173EFF">
        <w:t xml:space="preserve"> eller Table of contents</w:t>
      </w:r>
      <w:bookmarkEnd w:id="22"/>
      <w:bookmarkEnd w:id="23"/>
    </w:p>
    <w:sdt>
      <w:sdtPr>
        <w:rPr>
          <w:rFonts w:asciiTheme="minorHAnsi" w:eastAsiaTheme="minorHAnsi" w:hAnsiTheme="minorHAnsi" w:cstheme="minorBidi"/>
          <w:b w:val="0"/>
          <w:bCs w:val="0"/>
          <w:color w:val="auto"/>
          <w:sz w:val="22"/>
          <w:szCs w:val="22"/>
          <w:lang w:eastAsia="en-US"/>
        </w:rPr>
        <w:id w:val="-1262299589"/>
        <w:docPartObj>
          <w:docPartGallery w:val="Table of Contents"/>
          <w:docPartUnique/>
        </w:docPartObj>
      </w:sdtPr>
      <w:sdtEndPr>
        <w:rPr>
          <w:noProof/>
        </w:rPr>
      </w:sdtEndPr>
      <w:sdtContent>
        <w:p w14:paraId="73FDD9B4" w14:textId="08092D59" w:rsidR="00634ACC" w:rsidRDefault="00634ACC">
          <w:pPr>
            <w:pStyle w:val="TOCHeading"/>
          </w:pPr>
        </w:p>
        <w:p w14:paraId="33BDA0EC" w14:textId="77777777" w:rsidR="00634ACC" w:rsidRDefault="00634ACC">
          <w:pPr>
            <w:pStyle w:val="TOC1"/>
            <w:rPr>
              <w:rFonts w:asciiTheme="minorHAnsi" w:hAnsiTheme="minorHAnsi"/>
              <w:b w:val="0"/>
              <w:noProof/>
              <w:sz w:val="22"/>
            </w:rPr>
          </w:pPr>
          <w:r>
            <w:fldChar w:fldCharType="begin"/>
          </w:r>
          <w:r>
            <w:instrText xml:space="preserve"> TOC \o "1-3" \h \z \u </w:instrText>
          </w:r>
          <w:r>
            <w:fldChar w:fldCharType="separate"/>
          </w:r>
          <w:hyperlink w:anchor="_Toc77863666" w:history="1">
            <w:r w:rsidRPr="001569B3">
              <w:rPr>
                <w:rStyle w:val="Hyperlink"/>
                <w:noProof/>
              </w:rPr>
              <w:t>Sammanfattning eller Abstrakt</w:t>
            </w:r>
            <w:r>
              <w:rPr>
                <w:noProof/>
                <w:webHidden/>
              </w:rPr>
              <w:tab/>
            </w:r>
            <w:r>
              <w:rPr>
                <w:noProof/>
                <w:webHidden/>
              </w:rPr>
              <w:fldChar w:fldCharType="begin"/>
            </w:r>
            <w:r>
              <w:rPr>
                <w:noProof/>
                <w:webHidden/>
              </w:rPr>
              <w:instrText xml:space="preserve"> PAGEREF _Toc77863666 \h </w:instrText>
            </w:r>
            <w:r>
              <w:rPr>
                <w:noProof/>
                <w:webHidden/>
              </w:rPr>
            </w:r>
            <w:r>
              <w:rPr>
                <w:noProof/>
                <w:webHidden/>
              </w:rPr>
              <w:fldChar w:fldCharType="separate"/>
            </w:r>
            <w:r>
              <w:rPr>
                <w:noProof/>
                <w:webHidden/>
              </w:rPr>
              <w:t>i</w:t>
            </w:r>
            <w:r>
              <w:rPr>
                <w:noProof/>
                <w:webHidden/>
              </w:rPr>
              <w:fldChar w:fldCharType="end"/>
            </w:r>
          </w:hyperlink>
        </w:p>
        <w:p w14:paraId="0CD35C86" w14:textId="77777777" w:rsidR="00634ACC" w:rsidRDefault="00F82E46">
          <w:pPr>
            <w:pStyle w:val="TOC2"/>
            <w:rPr>
              <w:rFonts w:asciiTheme="minorHAnsi" w:hAnsiTheme="minorHAnsi"/>
              <w:b w:val="0"/>
              <w:noProof/>
              <w:sz w:val="22"/>
            </w:rPr>
          </w:pPr>
          <w:hyperlink w:anchor="_Toc77863667" w:history="1">
            <w:r w:rsidR="00634ACC" w:rsidRPr="001569B3">
              <w:rPr>
                <w:rStyle w:val="Hyperlink"/>
                <w:noProof/>
              </w:rPr>
              <w:t>Nykelord</w:t>
            </w:r>
            <w:r w:rsidR="00634ACC">
              <w:rPr>
                <w:noProof/>
                <w:webHidden/>
              </w:rPr>
              <w:tab/>
            </w:r>
            <w:r w:rsidR="00634ACC">
              <w:rPr>
                <w:noProof/>
                <w:webHidden/>
              </w:rPr>
              <w:fldChar w:fldCharType="begin"/>
            </w:r>
            <w:r w:rsidR="00634ACC">
              <w:rPr>
                <w:noProof/>
                <w:webHidden/>
              </w:rPr>
              <w:instrText xml:space="preserve"> PAGEREF _Toc77863667 \h </w:instrText>
            </w:r>
            <w:r w:rsidR="00634ACC">
              <w:rPr>
                <w:noProof/>
                <w:webHidden/>
              </w:rPr>
            </w:r>
            <w:r w:rsidR="00634ACC">
              <w:rPr>
                <w:noProof/>
                <w:webHidden/>
              </w:rPr>
              <w:fldChar w:fldCharType="separate"/>
            </w:r>
            <w:r w:rsidR="00634ACC">
              <w:rPr>
                <w:noProof/>
                <w:webHidden/>
              </w:rPr>
              <w:t>i</w:t>
            </w:r>
            <w:r w:rsidR="00634ACC">
              <w:rPr>
                <w:noProof/>
                <w:webHidden/>
              </w:rPr>
              <w:fldChar w:fldCharType="end"/>
            </w:r>
          </w:hyperlink>
        </w:p>
        <w:p w14:paraId="23912B8A" w14:textId="77777777" w:rsidR="00634ACC" w:rsidRDefault="00F82E46">
          <w:pPr>
            <w:pStyle w:val="TOC1"/>
            <w:rPr>
              <w:rFonts w:asciiTheme="minorHAnsi" w:hAnsiTheme="minorHAnsi"/>
              <w:b w:val="0"/>
              <w:noProof/>
              <w:sz w:val="22"/>
            </w:rPr>
          </w:pPr>
          <w:hyperlink w:anchor="_Toc77863668" w:history="1">
            <w:r w:rsidR="00634ACC" w:rsidRPr="001569B3">
              <w:rPr>
                <w:rStyle w:val="Hyperlink"/>
                <w:noProof/>
              </w:rPr>
              <w:t>Abstract</w:t>
            </w:r>
            <w:r w:rsidR="00634ACC">
              <w:rPr>
                <w:noProof/>
                <w:webHidden/>
              </w:rPr>
              <w:tab/>
            </w:r>
            <w:r w:rsidR="00634ACC">
              <w:rPr>
                <w:noProof/>
                <w:webHidden/>
              </w:rPr>
              <w:fldChar w:fldCharType="begin"/>
            </w:r>
            <w:r w:rsidR="00634ACC">
              <w:rPr>
                <w:noProof/>
                <w:webHidden/>
              </w:rPr>
              <w:instrText xml:space="preserve"> PAGEREF _Toc77863668 \h </w:instrText>
            </w:r>
            <w:r w:rsidR="00634ACC">
              <w:rPr>
                <w:noProof/>
                <w:webHidden/>
              </w:rPr>
            </w:r>
            <w:r w:rsidR="00634ACC">
              <w:rPr>
                <w:noProof/>
                <w:webHidden/>
              </w:rPr>
              <w:fldChar w:fldCharType="separate"/>
            </w:r>
            <w:r w:rsidR="00634ACC">
              <w:rPr>
                <w:noProof/>
                <w:webHidden/>
              </w:rPr>
              <w:t>iii</w:t>
            </w:r>
            <w:r w:rsidR="00634ACC">
              <w:rPr>
                <w:noProof/>
                <w:webHidden/>
              </w:rPr>
              <w:fldChar w:fldCharType="end"/>
            </w:r>
          </w:hyperlink>
        </w:p>
        <w:p w14:paraId="13402314" w14:textId="77777777" w:rsidR="00634ACC" w:rsidRDefault="00F82E46">
          <w:pPr>
            <w:pStyle w:val="TOC2"/>
            <w:rPr>
              <w:rFonts w:asciiTheme="minorHAnsi" w:hAnsiTheme="minorHAnsi"/>
              <w:b w:val="0"/>
              <w:noProof/>
              <w:sz w:val="22"/>
            </w:rPr>
          </w:pPr>
          <w:hyperlink w:anchor="_Toc77863669" w:history="1">
            <w:r w:rsidR="00634ACC" w:rsidRPr="001569B3">
              <w:rPr>
                <w:rStyle w:val="Hyperlink"/>
                <w:noProof/>
              </w:rPr>
              <w:t>Keywords</w:t>
            </w:r>
            <w:r w:rsidR="00634ACC">
              <w:rPr>
                <w:noProof/>
                <w:webHidden/>
              </w:rPr>
              <w:tab/>
            </w:r>
            <w:r w:rsidR="00634ACC">
              <w:rPr>
                <w:noProof/>
                <w:webHidden/>
              </w:rPr>
              <w:fldChar w:fldCharType="begin"/>
            </w:r>
            <w:r w:rsidR="00634ACC">
              <w:rPr>
                <w:noProof/>
                <w:webHidden/>
              </w:rPr>
              <w:instrText xml:space="preserve"> PAGEREF _Toc77863669 \h </w:instrText>
            </w:r>
            <w:r w:rsidR="00634ACC">
              <w:rPr>
                <w:noProof/>
                <w:webHidden/>
              </w:rPr>
            </w:r>
            <w:r w:rsidR="00634ACC">
              <w:rPr>
                <w:noProof/>
                <w:webHidden/>
              </w:rPr>
              <w:fldChar w:fldCharType="separate"/>
            </w:r>
            <w:r w:rsidR="00634ACC">
              <w:rPr>
                <w:noProof/>
                <w:webHidden/>
              </w:rPr>
              <w:t>iii</w:t>
            </w:r>
            <w:r w:rsidR="00634ACC">
              <w:rPr>
                <w:noProof/>
                <w:webHidden/>
              </w:rPr>
              <w:fldChar w:fldCharType="end"/>
            </w:r>
          </w:hyperlink>
        </w:p>
        <w:p w14:paraId="1E8E76DB" w14:textId="77777777" w:rsidR="00634ACC" w:rsidRDefault="00F82E46">
          <w:pPr>
            <w:pStyle w:val="TOC1"/>
            <w:rPr>
              <w:rFonts w:asciiTheme="minorHAnsi" w:hAnsiTheme="minorHAnsi"/>
              <w:b w:val="0"/>
              <w:noProof/>
              <w:sz w:val="22"/>
            </w:rPr>
          </w:pPr>
          <w:hyperlink w:anchor="_Toc77863670" w:history="1">
            <w:r w:rsidR="00634ACC" w:rsidRPr="001569B3">
              <w:rPr>
                <w:rStyle w:val="Hyperlink"/>
                <w:noProof/>
              </w:rPr>
              <w:t>Förord</w:t>
            </w:r>
            <w:r w:rsidR="00634ACC">
              <w:rPr>
                <w:noProof/>
                <w:webHidden/>
              </w:rPr>
              <w:tab/>
            </w:r>
            <w:r w:rsidR="00634ACC">
              <w:rPr>
                <w:noProof/>
                <w:webHidden/>
              </w:rPr>
              <w:fldChar w:fldCharType="begin"/>
            </w:r>
            <w:r w:rsidR="00634ACC">
              <w:rPr>
                <w:noProof/>
                <w:webHidden/>
              </w:rPr>
              <w:instrText xml:space="preserve"> PAGEREF _Toc77863670 \h </w:instrText>
            </w:r>
            <w:r w:rsidR="00634ACC">
              <w:rPr>
                <w:noProof/>
                <w:webHidden/>
              </w:rPr>
            </w:r>
            <w:r w:rsidR="00634ACC">
              <w:rPr>
                <w:noProof/>
                <w:webHidden/>
              </w:rPr>
              <w:fldChar w:fldCharType="separate"/>
            </w:r>
            <w:r w:rsidR="00634ACC">
              <w:rPr>
                <w:noProof/>
                <w:webHidden/>
              </w:rPr>
              <w:t>v</w:t>
            </w:r>
            <w:r w:rsidR="00634ACC">
              <w:rPr>
                <w:noProof/>
                <w:webHidden/>
              </w:rPr>
              <w:fldChar w:fldCharType="end"/>
            </w:r>
          </w:hyperlink>
        </w:p>
        <w:p w14:paraId="5A727910" w14:textId="77777777" w:rsidR="00634ACC" w:rsidRDefault="00F82E46">
          <w:pPr>
            <w:pStyle w:val="TOC1"/>
            <w:rPr>
              <w:rFonts w:asciiTheme="minorHAnsi" w:hAnsiTheme="minorHAnsi"/>
              <w:b w:val="0"/>
              <w:noProof/>
              <w:sz w:val="22"/>
            </w:rPr>
          </w:pPr>
          <w:hyperlink w:anchor="_Toc77863671" w:history="1">
            <w:r w:rsidR="00634ACC" w:rsidRPr="001569B3">
              <w:rPr>
                <w:rStyle w:val="Hyperlink"/>
                <w:noProof/>
              </w:rPr>
              <w:t>Innehållsförteckning eller Table of contents</w:t>
            </w:r>
            <w:r w:rsidR="00634ACC">
              <w:rPr>
                <w:noProof/>
                <w:webHidden/>
              </w:rPr>
              <w:tab/>
            </w:r>
            <w:r w:rsidR="00634ACC">
              <w:rPr>
                <w:noProof/>
                <w:webHidden/>
              </w:rPr>
              <w:fldChar w:fldCharType="begin"/>
            </w:r>
            <w:r w:rsidR="00634ACC">
              <w:rPr>
                <w:noProof/>
                <w:webHidden/>
              </w:rPr>
              <w:instrText xml:space="preserve"> PAGEREF _Toc77863671 \h </w:instrText>
            </w:r>
            <w:r w:rsidR="00634ACC">
              <w:rPr>
                <w:noProof/>
                <w:webHidden/>
              </w:rPr>
            </w:r>
            <w:r w:rsidR="00634ACC">
              <w:rPr>
                <w:noProof/>
                <w:webHidden/>
              </w:rPr>
              <w:fldChar w:fldCharType="separate"/>
            </w:r>
            <w:r w:rsidR="00634ACC">
              <w:rPr>
                <w:noProof/>
                <w:webHidden/>
              </w:rPr>
              <w:t>vii</w:t>
            </w:r>
            <w:r w:rsidR="00634ACC">
              <w:rPr>
                <w:noProof/>
                <w:webHidden/>
              </w:rPr>
              <w:fldChar w:fldCharType="end"/>
            </w:r>
          </w:hyperlink>
        </w:p>
        <w:p w14:paraId="749B3BEB" w14:textId="77777777" w:rsidR="00634ACC" w:rsidRDefault="00F82E46">
          <w:pPr>
            <w:pStyle w:val="TOC1"/>
            <w:rPr>
              <w:rFonts w:asciiTheme="minorHAnsi" w:hAnsiTheme="minorHAnsi"/>
              <w:b w:val="0"/>
              <w:noProof/>
              <w:sz w:val="22"/>
            </w:rPr>
          </w:pPr>
          <w:hyperlink w:anchor="_Toc77863672" w:history="1">
            <w:r w:rsidR="00634ACC" w:rsidRPr="001569B3">
              <w:rPr>
                <w:rStyle w:val="Hyperlink"/>
                <w:noProof/>
              </w:rPr>
              <w:t>Lista på figurer</w:t>
            </w:r>
            <w:r w:rsidR="00634ACC">
              <w:rPr>
                <w:noProof/>
                <w:webHidden/>
              </w:rPr>
              <w:tab/>
            </w:r>
            <w:r w:rsidR="00634ACC">
              <w:rPr>
                <w:noProof/>
                <w:webHidden/>
              </w:rPr>
              <w:fldChar w:fldCharType="begin"/>
            </w:r>
            <w:r w:rsidR="00634ACC">
              <w:rPr>
                <w:noProof/>
                <w:webHidden/>
              </w:rPr>
              <w:instrText xml:space="preserve"> PAGEREF _Toc77863672 \h </w:instrText>
            </w:r>
            <w:r w:rsidR="00634ACC">
              <w:rPr>
                <w:noProof/>
                <w:webHidden/>
              </w:rPr>
            </w:r>
            <w:r w:rsidR="00634ACC">
              <w:rPr>
                <w:noProof/>
                <w:webHidden/>
              </w:rPr>
              <w:fldChar w:fldCharType="separate"/>
            </w:r>
            <w:r w:rsidR="00634ACC">
              <w:rPr>
                <w:noProof/>
                <w:webHidden/>
              </w:rPr>
              <w:t>ix</w:t>
            </w:r>
            <w:r w:rsidR="00634ACC">
              <w:rPr>
                <w:noProof/>
                <w:webHidden/>
              </w:rPr>
              <w:fldChar w:fldCharType="end"/>
            </w:r>
          </w:hyperlink>
        </w:p>
        <w:p w14:paraId="02568FCD" w14:textId="77777777" w:rsidR="00634ACC" w:rsidRDefault="00F82E46">
          <w:pPr>
            <w:pStyle w:val="TOC1"/>
            <w:rPr>
              <w:rFonts w:asciiTheme="minorHAnsi" w:hAnsiTheme="minorHAnsi"/>
              <w:b w:val="0"/>
              <w:noProof/>
              <w:sz w:val="22"/>
            </w:rPr>
          </w:pPr>
          <w:hyperlink w:anchor="_Toc77863673" w:history="1">
            <w:r w:rsidR="00634ACC" w:rsidRPr="001569B3">
              <w:rPr>
                <w:rStyle w:val="Hyperlink"/>
                <w:noProof/>
              </w:rPr>
              <w:t>Lista på tabeller</w:t>
            </w:r>
            <w:r w:rsidR="00634ACC">
              <w:rPr>
                <w:noProof/>
                <w:webHidden/>
              </w:rPr>
              <w:tab/>
            </w:r>
            <w:r w:rsidR="00634ACC">
              <w:rPr>
                <w:noProof/>
                <w:webHidden/>
              </w:rPr>
              <w:fldChar w:fldCharType="begin"/>
            </w:r>
            <w:r w:rsidR="00634ACC">
              <w:rPr>
                <w:noProof/>
                <w:webHidden/>
              </w:rPr>
              <w:instrText xml:space="preserve"> PAGEREF _Toc77863673 \h </w:instrText>
            </w:r>
            <w:r w:rsidR="00634ACC">
              <w:rPr>
                <w:noProof/>
                <w:webHidden/>
              </w:rPr>
            </w:r>
            <w:r w:rsidR="00634ACC">
              <w:rPr>
                <w:noProof/>
                <w:webHidden/>
              </w:rPr>
              <w:fldChar w:fldCharType="separate"/>
            </w:r>
            <w:r w:rsidR="00634ACC">
              <w:rPr>
                <w:noProof/>
                <w:webHidden/>
              </w:rPr>
              <w:t>xi</w:t>
            </w:r>
            <w:r w:rsidR="00634ACC">
              <w:rPr>
                <w:noProof/>
                <w:webHidden/>
              </w:rPr>
              <w:fldChar w:fldCharType="end"/>
            </w:r>
          </w:hyperlink>
        </w:p>
        <w:p w14:paraId="4DD74E77" w14:textId="77777777" w:rsidR="00634ACC" w:rsidRDefault="00F82E46">
          <w:pPr>
            <w:pStyle w:val="TOC1"/>
            <w:rPr>
              <w:rFonts w:asciiTheme="minorHAnsi" w:hAnsiTheme="minorHAnsi"/>
              <w:b w:val="0"/>
              <w:noProof/>
              <w:sz w:val="22"/>
            </w:rPr>
          </w:pPr>
          <w:hyperlink w:anchor="_Toc77863674" w:history="1">
            <w:r w:rsidR="00634ACC" w:rsidRPr="001569B3">
              <w:rPr>
                <w:rStyle w:val="Hyperlink"/>
                <w:noProof/>
              </w:rPr>
              <w:t>Lista på akronymer och förkortningar</w:t>
            </w:r>
            <w:r w:rsidR="00634ACC">
              <w:rPr>
                <w:noProof/>
                <w:webHidden/>
              </w:rPr>
              <w:tab/>
            </w:r>
            <w:r w:rsidR="00634ACC">
              <w:rPr>
                <w:noProof/>
                <w:webHidden/>
              </w:rPr>
              <w:fldChar w:fldCharType="begin"/>
            </w:r>
            <w:r w:rsidR="00634ACC">
              <w:rPr>
                <w:noProof/>
                <w:webHidden/>
              </w:rPr>
              <w:instrText xml:space="preserve"> PAGEREF _Toc77863674 \h </w:instrText>
            </w:r>
            <w:r w:rsidR="00634ACC">
              <w:rPr>
                <w:noProof/>
                <w:webHidden/>
              </w:rPr>
            </w:r>
            <w:r w:rsidR="00634ACC">
              <w:rPr>
                <w:noProof/>
                <w:webHidden/>
              </w:rPr>
              <w:fldChar w:fldCharType="separate"/>
            </w:r>
            <w:r w:rsidR="00634ACC">
              <w:rPr>
                <w:noProof/>
                <w:webHidden/>
              </w:rPr>
              <w:t>xiii</w:t>
            </w:r>
            <w:r w:rsidR="00634ACC">
              <w:rPr>
                <w:noProof/>
                <w:webHidden/>
              </w:rPr>
              <w:fldChar w:fldCharType="end"/>
            </w:r>
          </w:hyperlink>
        </w:p>
        <w:p w14:paraId="57E9FE67" w14:textId="77777777" w:rsidR="00634ACC" w:rsidRDefault="00F82E46">
          <w:pPr>
            <w:pStyle w:val="TOC1"/>
            <w:rPr>
              <w:rFonts w:asciiTheme="minorHAnsi" w:hAnsiTheme="minorHAnsi"/>
              <w:b w:val="0"/>
              <w:noProof/>
              <w:sz w:val="22"/>
            </w:rPr>
          </w:pPr>
          <w:hyperlink w:anchor="_Toc77863675" w:history="1">
            <w:r w:rsidR="00634ACC" w:rsidRPr="001569B3">
              <w:rPr>
                <w:rStyle w:val="Hyperlink"/>
                <w:noProof/>
              </w:rPr>
              <w:t>1</w:t>
            </w:r>
            <w:r w:rsidR="00634ACC">
              <w:rPr>
                <w:rFonts w:asciiTheme="minorHAnsi" w:hAnsiTheme="minorHAnsi"/>
                <w:b w:val="0"/>
                <w:noProof/>
                <w:sz w:val="22"/>
              </w:rPr>
              <w:tab/>
            </w:r>
            <w:r w:rsidR="00634ACC" w:rsidRPr="001569B3">
              <w:rPr>
                <w:rStyle w:val="Hyperlink"/>
                <w:noProof/>
              </w:rPr>
              <w:t>Introduktion</w:t>
            </w:r>
            <w:r w:rsidR="00634ACC">
              <w:rPr>
                <w:noProof/>
                <w:webHidden/>
              </w:rPr>
              <w:tab/>
            </w:r>
            <w:r w:rsidR="00634ACC">
              <w:rPr>
                <w:noProof/>
                <w:webHidden/>
              </w:rPr>
              <w:fldChar w:fldCharType="begin"/>
            </w:r>
            <w:r w:rsidR="00634ACC">
              <w:rPr>
                <w:noProof/>
                <w:webHidden/>
              </w:rPr>
              <w:instrText xml:space="preserve"> PAGEREF _Toc77863675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46D197B9" w14:textId="77777777" w:rsidR="00634ACC" w:rsidRDefault="00F82E46">
          <w:pPr>
            <w:pStyle w:val="TOC2"/>
            <w:rPr>
              <w:rFonts w:asciiTheme="minorHAnsi" w:hAnsiTheme="minorHAnsi"/>
              <w:b w:val="0"/>
              <w:noProof/>
              <w:sz w:val="22"/>
            </w:rPr>
          </w:pPr>
          <w:hyperlink w:anchor="_Toc77863676" w:history="1">
            <w:r w:rsidR="00634ACC" w:rsidRPr="001569B3">
              <w:rPr>
                <w:rStyle w:val="Hyperlink"/>
                <w:noProof/>
              </w:rPr>
              <w:t>1.1</w:t>
            </w:r>
            <w:r w:rsidR="00634ACC">
              <w:rPr>
                <w:rFonts w:asciiTheme="minorHAnsi" w:hAnsiTheme="minorHAnsi"/>
                <w:b w:val="0"/>
                <w:noProof/>
                <w:sz w:val="22"/>
              </w:rPr>
              <w:tab/>
            </w:r>
            <w:r w:rsidR="00634ACC" w:rsidRPr="001569B3">
              <w:rPr>
                <w:rStyle w:val="Hyperlink"/>
                <w:noProof/>
              </w:rPr>
              <w:t>Bakgrund</w:t>
            </w:r>
            <w:r w:rsidR="00634ACC">
              <w:rPr>
                <w:noProof/>
                <w:webHidden/>
              </w:rPr>
              <w:tab/>
            </w:r>
            <w:r w:rsidR="00634ACC">
              <w:rPr>
                <w:noProof/>
                <w:webHidden/>
              </w:rPr>
              <w:fldChar w:fldCharType="begin"/>
            </w:r>
            <w:r w:rsidR="00634ACC">
              <w:rPr>
                <w:noProof/>
                <w:webHidden/>
              </w:rPr>
              <w:instrText xml:space="preserve"> PAGEREF _Toc77863676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71B67A08" w14:textId="77777777" w:rsidR="00634ACC" w:rsidRDefault="00F82E46">
          <w:pPr>
            <w:pStyle w:val="TOC2"/>
            <w:rPr>
              <w:rFonts w:asciiTheme="minorHAnsi" w:hAnsiTheme="minorHAnsi"/>
              <w:b w:val="0"/>
              <w:noProof/>
              <w:sz w:val="22"/>
            </w:rPr>
          </w:pPr>
          <w:hyperlink w:anchor="_Toc77863677" w:history="1">
            <w:r w:rsidR="00634ACC" w:rsidRPr="001569B3">
              <w:rPr>
                <w:rStyle w:val="Hyperlink"/>
                <w:noProof/>
              </w:rPr>
              <w:t>1.2</w:t>
            </w:r>
            <w:r w:rsidR="00634ACC">
              <w:rPr>
                <w:rFonts w:asciiTheme="minorHAnsi" w:hAnsiTheme="minorHAnsi"/>
                <w:b w:val="0"/>
                <w:noProof/>
                <w:sz w:val="22"/>
              </w:rPr>
              <w:tab/>
            </w:r>
            <w:r w:rsidR="00634ACC" w:rsidRPr="001569B3">
              <w:rPr>
                <w:rStyle w:val="Hyperlink"/>
                <w:noProof/>
              </w:rPr>
              <w:t>Problemdefinition</w:t>
            </w:r>
            <w:r w:rsidR="00634ACC">
              <w:rPr>
                <w:noProof/>
                <w:webHidden/>
              </w:rPr>
              <w:tab/>
            </w:r>
            <w:r w:rsidR="00634ACC">
              <w:rPr>
                <w:noProof/>
                <w:webHidden/>
              </w:rPr>
              <w:fldChar w:fldCharType="begin"/>
            </w:r>
            <w:r w:rsidR="00634ACC">
              <w:rPr>
                <w:noProof/>
                <w:webHidden/>
              </w:rPr>
              <w:instrText xml:space="preserve"> PAGEREF _Toc77863677 \h </w:instrText>
            </w:r>
            <w:r w:rsidR="00634ACC">
              <w:rPr>
                <w:noProof/>
                <w:webHidden/>
              </w:rPr>
            </w:r>
            <w:r w:rsidR="00634ACC">
              <w:rPr>
                <w:noProof/>
                <w:webHidden/>
              </w:rPr>
              <w:fldChar w:fldCharType="separate"/>
            </w:r>
            <w:r w:rsidR="00634ACC">
              <w:rPr>
                <w:noProof/>
                <w:webHidden/>
              </w:rPr>
              <w:t>1</w:t>
            </w:r>
            <w:r w:rsidR="00634ACC">
              <w:rPr>
                <w:noProof/>
                <w:webHidden/>
              </w:rPr>
              <w:fldChar w:fldCharType="end"/>
            </w:r>
          </w:hyperlink>
        </w:p>
        <w:p w14:paraId="00747F58" w14:textId="77777777" w:rsidR="00634ACC" w:rsidRDefault="00F82E46">
          <w:pPr>
            <w:pStyle w:val="TOC3"/>
            <w:rPr>
              <w:rFonts w:asciiTheme="minorHAnsi" w:eastAsiaTheme="minorEastAsia" w:hAnsiTheme="minorHAnsi"/>
              <w:noProof/>
              <w:sz w:val="22"/>
            </w:rPr>
          </w:pPr>
          <w:hyperlink w:anchor="_Toc77863678" w:history="1">
            <w:r w:rsidR="00634ACC" w:rsidRPr="001569B3">
              <w:rPr>
                <w:rStyle w:val="Hyperlink"/>
                <w:noProof/>
              </w:rPr>
              <w:t>1.2.1</w:t>
            </w:r>
            <w:r w:rsidR="00634ACC">
              <w:rPr>
                <w:rFonts w:asciiTheme="minorHAnsi" w:eastAsiaTheme="minorEastAsia" w:hAnsiTheme="minorHAnsi"/>
                <w:noProof/>
                <w:sz w:val="22"/>
              </w:rPr>
              <w:tab/>
            </w:r>
            <w:r w:rsidR="00634ACC" w:rsidRPr="001569B3">
              <w:rPr>
                <w:rStyle w:val="Hyperlink"/>
                <w:noProof/>
              </w:rPr>
              <w:t>Ursprungligt problem och definition</w:t>
            </w:r>
            <w:r w:rsidR="00634ACC">
              <w:rPr>
                <w:noProof/>
                <w:webHidden/>
              </w:rPr>
              <w:tab/>
            </w:r>
            <w:r w:rsidR="00634ACC">
              <w:rPr>
                <w:noProof/>
                <w:webHidden/>
              </w:rPr>
              <w:fldChar w:fldCharType="begin"/>
            </w:r>
            <w:r w:rsidR="00634ACC">
              <w:rPr>
                <w:noProof/>
                <w:webHidden/>
              </w:rPr>
              <w:instrText xml:space="preserve"> PAGEREF _Toc77863678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1045FEF4" w14:textId="77777777" w:rsidR="00634ACC" w:rsidRDefault="00F82E46">
          <w:pPr>
            <w:pStyle w:val="TOC3"/>
            <w:rPr>
              <w:rFonts w:asciiTheme="minorHAnsi" w:eastAsiaTheme="minorEastAsia" w:hAnsiTheme="minorHAnsi"/>
              <w:noProof/>
              <w:sz w:val="22"/>
            </w:rPr>
          </w:pPr>
          <w:hyperlink w:anchor="_Toc77863679" w:history="1">
            <w:r w:rsidR="00634ACC" w:rsidRPr="001569B3">
              <w:rPr>
                <w:rStyle w:val="Hyperlink"/>
                <w:noProof/>
              </w:rPr>
              <w:t>1.2.2</w:t>
            </w:r>
            <w:r w:rsidR="00634ACC">
              <w:rPr>
                <w:rFonts w:asciiTheme="minorHAnsi" w:eastAsiaTheme="minorEastAsia" w:hAnsiTheme="minorHAnsi"/>
                <w:noProof/>
                <w:sz w:val="22"/>
              </w:rPr>
              <w:tab/>
            </w:r>
            <w:r w:rsidR="00634ACC" w:rsidRPr="001569B3">
              <w:rPr>
                <w:rStyle w:val="Hyperlink"/>
                <w:noProof/>
              </w:rPr>
              <w:t>Vetenskaplig och ingenjörsmässig frågeställning</w:t>
            </w:r>
            <w:r w:rsidR="00634ACC">
              <w:rPr>
                <w:noProof/>
                <w:webHidden/>
              </w:rPr>
              <w:tab/>
            </w:r>
            <w:r w:rsidR="00634ACC">
              <w:rPr>
                <w:noProof/>
                <w:webHidden/>
              </w:rPr>
              <w:fldChar w:fldCharType="begin"/>
            </w:r>
            <w:r w:rsidR="00634ACC">
              <w:rPr>
                <w:noProof/>
                <w:webHidden/>
              </w:rPr>
              <w:instrText xml:space="preserve"> PAGEREF _Toc77863679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6852A204" w14:textId="77777777" w:rsidR="00634ACC" w:rsidRDefault="00F82E46">
          <w:pPr>
            <w:pStyle w:val="TOC2"/>
            <w:rPr>
              <w:rFonts w:asciiTheme="minorHAnsi" w:hAnsiTheme="minorHAnsi"/>
              <w:b w:val="0"/>
              <w:noProof/>
              <w:sz w:val="22"/>
            </w:rPr>
          </w:pPr>
          <w:hyperlink w:anchor="_Toc77863680" w:history="1">
            <w:r w:rsidR="00634ACC" w:rsidRPr="001569B3">
              <w:rPr>
                <w:rStyle w:val="Hyperlink"/>
                <w:noProof/>
              </w:rPr>
              <w:t>1.3</w:t>
            </w:r>
            <w:r w:rsidR="00634ACC">
              <w:rPr>
                <w:rFonts w:asciiTheme="minorHAnsi" w:hAnsiTheme="minorHAnsi"/>
                <w:b w:val="0"/>
                <w:noProof/>
                <w:sz w:val="22"/>
              </w:rPr>
              <w:tab/>
            </w:r>
            <w:r w:rsidR="00634ACC" w:rsidRPr="001569B3">
              <w:rPr>
                <w:rStyle w:val="Hyperlink"/>
                <w:noProof/>
              </w:rPr>
              <w:t>Syfte</w:t>
            </w:r>
            <w:r w:rsidR="00634ACC">
              <w:rPr>
                <w:noProof/>
                <w:webHidden/>
              </w:rPr>
              <w:tab/>
            </w:r>
            <w:r w:rsidR="00634ACC">
              <w:rPr>
                <w:noProof/>
                <w:webHidden/>
              </w:rPr>
              <w:fldChar w:fldCharType="begin"/>
            </w:r>
            <w:r w:rsidR="00634ACC">
              <w:rPr>
                <w:noProof/>
                <w:webHidden/>
              </w:rPr>
              <w:instrText xml:space="preserve"> PAGEREF _Toc77863680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451E74D1" w14:textId="77777777" w:rsidR="00634ACC" w:rsidRDefault="00F82E46">
          <w:pPr>
            <w:pStyle w:val="TOC2"/>
            <w:rPr>
              <w:rFonts w:asciiTheme="minorHAnsi" w:hAnsiTheme="minorHAnsi"/>
              <w:b w:val="0"/>
              <w:noProof/>
              <w:sz w:val="22"/>
            </w:rPr>
          </w:pPr>
          <w:hyperlink w:anchor="_Toc77863681" w:history="1">
            <w:r w:rsidR="00634ACC" w:rsidRPr="001569B3">
              <w:rPr>
                <w:rStyle w:val="Hyperlink"/>
                <w:noProof/>
              </w:rPr>
              <w:t>1.4</w:t>
            </w:r>
            <w:r w:rsidR="00634ACC">
              <w:rPr>
                <w:rFonts w:asciiTheme="minorHAnsi" w:hAnsiTheme="minorHAnsi"/>
                <w:b w:val="0"/>
                <w:noProof/>
                <w:sz w:val="22"/>
              </w:rPr>
              <w:tab/>
            </w:r>
            <w:r w:rsidR="00634ACC" w:rsidRPr="001569B3">
              <w:rPr>
                <w:rStyle w:val="Hyperlink"/>
                <w:noProof/>
              </w:rPr>
              <w:t>Mål</w:t>
            </w:r>
            <w:r w:rsidR="00634ACC">
              <w:rPr>
                <w:noProof/>
                <w:webHidden/>
              </w:rPr>
              <w:tab/>
            </w:r>
            <w:r w:rsidR="00634ACC">
              <w:rPr>
                <w:noProof/>
                <w:webHidden/>
              </w:rPr>
              <w:fldChar w:fldCharType="begin"/>
            </w:r>
            <w:r w:rsidR="00634ACC">
              <w:rPr>
                <w:noProof/>
                <w:webHidden/>
              </w:rPr>
              <w:instrText xml:space="preserve"> PAGEREF _Toc77863681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3C7453BD" w14:textId="77777777" w:rsidR="00634ACC" w:rsidRDefault="00F82E46">
          <w:pPr>
            <w:pStyle w:val="TOC2"/>
            <w:rPr>
              <w:rFonts w:asciiTheme="minorHAnsi" w:hAnsiTheme="minorHAnsi"/>
              <w:b w:val="0"/>
              <w:noProof/>
              <w:sz w:val="22"/>
            </w:rPr>
          </w:pPr>
          <w:hyperlink w:anchor="_Toc77863682" w:history="1">
            <w:r w:rsidR="00634ACC" w:rsidRPr="001569B3">
              <w:rPr>
                <w:rStyle w:val="Hyperlink"/>
                <w:rFonts w:cs="Arial"/>
                <w:noProof/>
              </w:rPr>
              <w:t>1.5</w:t>
            </w:r>
            <w:r w:rsidR="00634ACC">
              <w:rPr>
                <w:rFonts w:asciiTheme="minorHAnsi" w:hAnsiTheme="minorHAnsi"/>
                <w:b w:val="0"/>
                <w:noProof/>
                <w:sz w:val="22"/>
              </w:rPr>
              <w:tab/>
            </w:r>
            <w:r w:rsidR="00634ACC" w:rsidRPr="001569B3">
              <w:rPr>
                <w:rStyle w:val="Hyperlink"/>
                <w:noProof/>
              </w:rPr>
              <w:t>Samhällsnytta, Etik och Hållbarhet</w:t>
            </w:r>
            <w:r w:rsidR="00634ACC">
              <w:rPr>
                <w:noProof/>
                <w:webHidden/>
              </w:rPr>
              <w:tab/>
            </w:r>
            <w:r w:rsidR="00634ACC">
              <w:rPr>
                <w:noProof/>
                <w:webHidden/>
              </w:rPr>
              <w:fldChar w:fldCharType="begin"/>
            </w:r>
            <w:r w:rsidR="00634ACC">
              <w:rPr>
                <w:noProof/>
                <w:webHidden/>
              </w:rPr>
              <w:instrText xml:space="preserve"> PAGEREF _Toc77863682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55BD3D05" w14:textId="77777777" w:rsidR="00634ACC" w:rsidRDefault="00F82E46">
          <w:pPr>
            <w:pStyle w:val="TOC2"/>
            <w:rPr>
              <w:rFonts w:asciiTheme="minorHAnsi" w:hAnsiTheme="minorHAnsi"/>
              <w:b w:val="0"/>
              <w:noProof/>
              <w:sz w:val="22"/>
            </w:rPr>
          </w:pPr>
          <w:hyperlink w:anchor="_Toc77863683" w:history="1">
            <w:r w:rsidR="00634ACC" w:rsidRPr="001569B3">
              <w:rPr>
                <w:rStyle w:val="Hyperlink"/>
                <w:noProof/>
              </w:rPr>
              <w:t>1.6</w:t>
            </w:r>
            <w:r w:rsidR="00634ACC">
              <w:rPr>
                <w:rFonts w:asciiTheme="minorHAnsi" w:hAnsiTheme="minorHAnsi"/>
                <w:b w:val="0"/>
                <w:noProof/>
                <w:sz w:val="22"/>
              </w:rPr>
              <w:tab/>
            </w:r>
            <w:r w:rsidR="00634ACC" w:rsidRPr="001569B3">
              <w:rPr>
                <w:rStyle w:val="Hyperlink"/>
                <w:noProof/>
              </w:rPr>
              <w:t>Undersökningsmetod</w:t>
            </w:r>
            <w:r w:rsidR="00634ACC">
              <w:rPr>
                <w:noProof/>
                <w:webHidden/>
              </w:rPr>
              <w:tab/>
            </w:r>
            <w:r w:rsidR="00634ACC">
              <w:rPr>
                <w:noProof/>
                <w:webHidden/>
              </w:rPr>
              <w:fldChar w:fldCharType="begin"/>
            </w:r>
            <w:r w:rsidR="00634ACC">
              <w:rPr>
                <w:noProof/>
                <w:webHidden/>
              </w:rPr>
              <w:instrText xml:space="preserve"> PAGEREF _Toc77863683 \h </w:instrText>
            </w:r>
            <w:r w:rsidR="00634ACC">
              <w:rPr>
                <w:noProof/>
                <w:webHidden/>
              </w:rPr>
            </w:r>
            <w:r w:rsidR="00634ACC">
              <w:rPr>
                <w:noProof/>
                <w:webHidden/>
              </w:rPr>
              <w:fldChar w:fldCharType="separate"/>
            </w:r>
            <w:r w:rsidR="00634ACC">
              <w:rPr>
                <w:noProof/>
                <w:webHidden/>
              </w:rPr>
              <w:t>2</w:t>
            </w:r>
            <w:r w:rsidR="00634ACC">
              <w:rPr>
                <w:noProof/>
                <w:webHidden/>
              </w:rPr>
              <w:fldChar w:fldCharType="end"/>
            </w:r>
          </w:hyperlink>
        </w:p>
        <w:p w14:paraId="57DACDF8" w14:textId="77777777" w:rsidR="00634ACC" w:rsidRDefault="00F82E46">
          <w:pPr>
            <w:pStyle w:val="TOC2"/>
            <w:rPr>
              <w:rFonts w:asciiTheme="minorHAnsi" w:hAnsiTheme="minorHAnsi"/>
              <w:b w:val="0"/>
              <w:noProof/>
              <w:sz w:val="22"/>
            </w:rPr>
          </w:pPr>
          <w:hyperlink w:anchor="_Toc77863684" w:history="1">
            <w:r w:rsidR="00634ACC" w:rsidRPr="001569B3">
              <w:rPr>
                <w:rStyle w:val="Hyperlink"/>
                <w:noProof/>
              </w:rPr>
              <w:t>1.7</w:t>
            </w:r>
            <w:r w:rsidR="00634ACC">
              <w:rPr>
                <w:rFonts w:asciiTheme="minorHAnsi" w:hAnsiTheme="minorHAnsi"/>
                <w:b w:val="0"/>
                <w:noProof/>
                <w:sz w:val="22"/>
              </w:rPr>
              <w:tab/>
            </w:r>
            <w:r w:rsidR="00634ACC" w:rsidRPr="001569B3">
              <w:rPr>
                <w:rStyle w:val="Hyperlink"/>
                <w:noProof/>
              </w:rPr>
              <w:t>Uppdragsgivare</w:t>
            </w:r>
            <w:r w:rsidR="00634ACC">
              <w:rPr>
                <w:noProof/>
                <w:webHidden/>
              </w:rPr>
              <w:tab/>
            </w:r>
            <w:r w:rsidR="00634ACC">
              <w:rPr>
                <w:noProof/>
                <w:webHidden/>
              </w:rPr>
              <w:fldChar w:fldCharType="begin"/>
            </w:r>
            <w:r w:rsidR="00634ACC">
              <w:rPr>
                <w:noProof/>
                <w:webHidden/>
              </w:rPr>
              <w:instrText xml:space="preserve"> PAGEREF _Toc77863684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001C852E" w14:textId="77777777" w:rsidR="00634ACC" w:rsidRDefault="00F82E46">
          <w:pPr>
            <w:pStyle w:val="TOC2"/>
            <w:rPr>
              <w:rFonts w:asciiTheme="minorHAnsi" w:hAnsiTheme="minorHAnsi"/>
              <w:b w:val="0"/>
              <w:noProof/>
              <w:sz w:val="22"/>
            </w:rPr>
          </w:pPr>
          <w:hyperlink w:anchor="_Toc77863685" w:history="1">
            <w:r w:rsidR="00634ACC" w:rsidRPr="001569B3">
              <w:rPr>
                <w:rStyle w:val="Hyperlink"/>
                <w:noProof/>
              </w:rPr>
              <w:t>1.8</w:t>
            </w:r>
            <w:r w:rsidR="00634ACC">
              <w:rPr>
                <w:rFonts w:asciiTheme="minorHAnsi" w:hAnsiTheme="minorHAnsi"/>
                <w:b w:val="0"/>
                <w:noProof/>
                <w:sz w:val="22"/>
              </w:rPr>
              <w:tab/>
            </w:r>
            <w:r w:rsidR="00634ACC" w:rsidRPr="001569B3">
              <w:rPr>
                <w:rStyle w:val="Hyperlink"/>
                <w:noProof/>
              </w:rPr>
              <w:t>Avgränsningar</w:t>
            </w:r>
            <w:r w:rsidR="00634ACC">
              <w:rPr>
                <w:noProof/>
                <w:webHidden/>
              </w:rPr>
              <w:tab/>
            </w:r>
            <w:r w:rsidR="00634ACC">
              <w:rPr>
                <w:noProof/>
                <w:webHidden/>
              </w:rPr>
              <w:fldChar w:fldCharType="begin"/>
            </w:r>
            <w:r w:rsidR="00634ACC">
              <w:rPr>
                <w:noProof/>
                <w:webHidden/>
              </w:rPr>
              <w:instrText xml:space="preserve"> PAGEREF _Toc77863685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612DE045" w14:textId="77777777" w:rsidR="00634ACC" w:rsidRDefault="00F82E46">
          <w:pPr>
            <w:pStyle w:val="TOC2"/>
            <w:rPr>
              <w:rFonts w:asciiTheme="minorHAnsi" w:hAnsiTheme="minorHAnsi"/>
              <w:b w:val="0"/>
              <w:noProof/>
              <w:sz w:val="22"/>
            </w:rPr>
          </w:pPr>
          <w:hyperlink w:anchor="_Toc77863686" w:history="1">
            <w:r w:rsidR="00634ACC" w:rsidRPr="001569B3">
              <w:rPr>
                <w:rStyle w:val="Hyperlink"/>
                <w:noProof/>
              </w:rPr>
              <w:t>1.9</w:t>
            </w:r>
            <w:r w:rsidR="00634ACC">
              <w:rPr>
                <w:rFonts w:asciiTheme="minorHAnsi" w:hAnsiTheme="minorHAnsi"/>
                <w:b w:val="0"/>
                <w:noProof/>
                <w:sz w:val="22"/>
              </w:rPr>
              <w:tab/>
            </w:r>
            <w:r w:rsidR="00634ACC" w:rsidRPr="001569B3">
              <w:rPr>
                <w:rStyle w:val="Hyperlink"/>
                <w:noProof/>
              </w:rPr>
              <w:t>Rapportens disposition</w:t>
            </w:r>
            <w:r w:rsidR="00634ACC">
              <w:rPr>
                <w:noProof/>
                <w:webHidden/>
              </w:rPr>
              <w:tab/>
            </w:r>
            <w:r w:rsidR="00634ACC">
              <w:rPr>
                <w:noProof/>
                <w:webHidden/>
              </w:rPr>
              <w:fldChar w:fldCharType="begin"/>
            </w:r>
            <w:r w:rsidR="00634ACC">
              <w:rPr>
                <w:noProof/>
                <w:webHidden/>
              </w:rPr>
              <w:instrText xml:space="preserve"> PAGEREF _Toc77863686 \h </w:instrText>
            </w:r>
            <w:r w:rsidR="00634ACC">
              <w:rPr>
                <w:noProof/>
                <w:webHidden/>
              </w:rPr>
            </w:r>
            <w:r w:rsidR="00634ACC">
              <w:rPr>
                <w:noProof/>
                <w:webHidden/>
              </w:rPr>
              <w:fldChar w:fldCharType="separate"/>
            </w:r>
            <w:r w:rsidR="00634ACC">
              <w:rPr>
                <w:noProof/>
                <w:webHidden/>
              </w:rPr>
              <w:t>3</w:t>
            </w:r>
            <w:r w:rsidR="00634ACC">
              <w:rPr>
                <w:noProof/>
                <w:webHidden/>
              </w:rPr>
              <w:fldChar w:fldCharType="end"/>
            </w:r>
          </w:hyperlink>
        </w:p>
        <w:p w14:paraId="38019780" w14:textId="77777777" w:rsidR="00634ACC" w:rsidRDefault="00F82E46">
          <w:pPr>
            <w:pStyle w:val="TOC1"/>
            <w:rPr>
              <w:rFonts w:asciiTheme="minorHAnsi" w:hAnsiTheme="minorHAnsi"/>
              <w:b w:val="0"/>
              <w:noProof/>
              <w:sz w:val="22"/>
            </w:rPr>
          </w:pPr>
          <w:hyperlink w:anchor="_Toc77863687" w:history="1">
            <w:r w:rsidR="00634ACC" w:rsidRPr="001569B3">
              <w:rPr>
                <w:rStyle w:val="Hyperlink"/>
                <w:noProof/>
              </w:rPr>
              <w:t>2</w:t>
            </w:r>
            <w:r w:rsidR="00634ACC">
              <w:rPr>
                <w:rFonts w:asciiTheme="minorHAnsi" w:hAnsiTheme="minorHAnsi"/>
                <w:b w:val="0"/>
                <w:noProof/>
                <w:sz w:val="22"/>
              </w:rPr>
              <w:tab/>
            </w:r>
            <w:r w:rsidR="00634ACC" w:rsidRPr="001569B3">
              <w:rPr>
                <w:rStyle w:val="Hyperlink"/>
                <w:noProof/>
              </w:rPr>
              <w:t>Bakgrund</w:t>
            </w:r>
            <w:r w:rsidR="00634ACC">
              <w:rPr>
                <w:noProof/>
                <w:webHidden/>
              </w:rPr>
              <w:tab/>
            </w:r>
            <w:r w:rsidR="00634ACC">
              <w:rPr>
                <w:noProof/>
                <w:webHidden/>
              </w:rPr>
              <w:fldChar w:fldCharType="begin"/>
            </w:r>
            <w:r w:rsidR="00634ACC">
              <w:rPr>
                <w:noProof/>
                <w:webHidden/>
              </w:rPr>
              <w:instrText xml:space="preserve"> PAGEREF _Toc77863687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301DE8F6" w14:textId="77777777" w:rsidR="00634ACC" w:rsidRDefault="00F82E46">
          <w:pPr>
            <w:pStyle w:val="TOC2"/>
            <w:rPr>
              <w:rFonts w:asciiTheme="minorHAnsi" w:hAnsiTheme="minorHAnsi"/>
              <w:b w:val="0"/>
              <w:noProof/>
              <w:sz w:val="22"/>
            </w:rPr>
          </w:pPr>
          <w:hyperlink w:anchor="_Toc77863688" w:history="1">
            <w:r w:rsidR="00634ACC" w:rsidRPr="001569B3">
              <w:rPr>
                <w:rStyle w:val="Hyperlink"/>
                <w:noProof/>
              </w:rPr>
              <w:t>2.1</w:t>
            </w:r>
            <w:r w:rsidR="00634ACC">
              <w:rPr>
                <w:rFonts w:asciiTheme="minorHAnsi" w:hAnsiTheme="minorHAnsi"/>
                <w:b w:val="0"/>
                <w:noProof/>
                <w:sz w:val="22"/>
              </w:rPr>
              <w:tab/>
            </w:r>
            <w:r w:rsidR="00634ACC" w:rsidRPr="001569B3">
              <w:rPr>
                <w:rStyle w:val="Hyperlink"/>
                <w:noProof/>
              </w:rPr>
              <w:t>Viktigt bakgrundsområde #1</w:t>
            </w:r>
            <w:r w:rsidR="00634ACC">
              <w:rPr>
                <w:noProof/>
                <w:webHidden/>
              </w:rPr>
              <w:tab/>
            </w:r>
            <w:r w:rsidR="00634ACC">
              <w:rPr>
                <w:noProof/>
                <w:webHidden/>
              </w:rPr>
              <w:fldChar w:fldCharType="begin"/>
            </w:r>
            <w:r w:rsidR="00634ACC">
              <w:rPr>
                <w:noProof/>
                <w:webHidden/>
              </w:rPr>
              <w:instrText xml:space="preserve"> PAGEREF _Toc77863688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067EE895" w14:textId="77777777" w:rsidR="00634ACC" w:rsidRDefault="00F82E46">
          <w:pPr>
            <w:pStyle w:val="TOC3"/>
            <w:rPr>
              <w:rFonts w:asciiTheme="minorHAnsi" w:eastAsiaTheme="minorEastAsia" w:hAnsiTheme="minorHAnsi"/>
              <w:noProof/>
              <w:sz w:val="22"/>
            </w:rPr>
          </w:pPr>
          <w:hyperlink w:anchor="_Toc77863689" w:history="1">
            <w:r w:rsidR="00634ACC" w:rsidRPr="001569B3">
              <w:rPr>
                <w:rStyle w:val="Hyperlink"/>
                <w:noProof/>
              </w:rPr>
              <w:t>2.1.1</w:t>
            </w:r>
            <w:r w:rsidR="00634ACC">
              <w:rPr>
                <w:rFonts w:asciiTheme="minorHAnsi" w:eastAsiaTheme="minorEastAsia" w:hAnsiTheme="minorHAnsi"/>
                <w:noProof/>
                <w:sz w:val="22"/>
              </w:rPr>
              <w:tab/>
            </w:r>
            <w:r w:rsidR="00634ACC" w:rsidRPr="001569B3">
              <w:rPr>
                <w:rStyle w:val="Hyperlink"/>
                <w:noProof/>
              </w:rPr>
              <w:t>Subarea #1.#1Titel på avhandling</w:t>
            </w:r>
            <w:r w:rsidR="00634ACC">
              <w:rPr>
                <w:noProof/>
                <w:webHidden/>
              </w:rPr>
              <w:tab/>
            </w:r>
            <w:r w:rsidR="00634ACC">
              <w:rPr>
                <w:noProof/>
                <w:webHidden/>
              </w:rPr>
              <w:fldChar w:fldCharType="begin"/>
            </w:r>
            <w:r w:rsidR="00634ACC">
              <w:rPr>
                <w:noProof/>
                <w:webHidden/>
              </w:rPr>
              <w:instrText xml:space="preserve"> PAGEREF _Toc77863689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4DAD4CFB" w14:textId="77777777" w:rsidR="00634ACC" w:rsidRDefault="00F82E46">
          <w:pPr>
            <w:pStyle w:val="TOC3"/>
            <w:rPr>
              <w:rFonts w:asciiTheme="minorHAnsi" w:eastAsiaTheme="minorEastAsia" w:hAnsiTheme="minorHAnsi"/>
              <w:noProof/>
              <w:sz w:val="22"/>
            </w:rPr>
          </w:pPr>
          <w:hyperlink w:anchor="_Toc77863690" w:history="1">
            <w:r w:rsidR="00634ACC" w:rsidRPr="001569B3">
              <w:rPr>
                <w:rStyle w:val="Hyperlink"/>
                <w:i/>
                <w:noProof/>
              </w:rPr>
              <w:t>2.1.2</w:t>
            </w:r>
            <w:r w:rsidR="00634ACC">
              <w:rPr>
                <w:rFonts w:asciiTheme="minorHAnsi" w:eastAsiaTheme="minorEastAsia" w:hAnsiTheme="minorHAnsi"/>
                <w:noProof/>
                <w:sz w:val="22"/>
              </w:rPr>
              <w:tab/>
            </w:r>
            <w:r w:rsidR="00634ACC" w:rsidRPr="001569B3">
              <w:rPr>
                <w:rStyle w:val="Hyperlink"/>
                <w:noProof/>
              </w:rPr>
              <w:t xml:space="preserve">Subarea </w:t>
            </w:r>
            <w:r w:rsidR="00634ACC" w:rsidRPr="001569B3">
              <w:rPr>
                <w:rStyle w:val="Hyperlink"/>
                <w:i/>
                <w:noProof/>
              </w:rPr>
              <w:t>#1.#2</w:t>
            </w:r>
            <w:r w:rsidR="00634ACC">
              <w:rPr>
                <w:noProof/>
                <w:webHidden/>
              </w:rPr>
              <w:tab/>
            </w:r>
            <w:r w:rsidR="00634ACC">
              <w:rPr>
                <w:noProof/>
                <w:webHidden/>
              </w:rPr>
              <w:fldChar w:fldCharType="begin"/>
            </w:r>
            <w:r w:rsidR="00634ACC">
              <w:rPr>
                <w:noProof/>
                <w:webHidden/>
              </w:rPr>
              <w:instrText xml:space="preserve"> PAGEREF _Toc77863690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0C6F2383" w14:textId="77777777" w:rsidR="00634ACC" w:rsidRDefault="00F82E46">
          <w:pPr>
            <w:pStyle w:val="TOC2"/>
            <w:rPr>
              <w:rFonts w:asciiTheme="minorHAnsi" w:hAnsiTheme="minorHAnsi"/>
              <w:b w:val="0"/>
              <w:noProof/>
              <w:sz w:val="22"/>
            </w:rPr>
          </w:pPr>
          <w:hyperlink w:anchor="_Toc77863691" w:history="1">
            <w:r w:rsidR="00634ACC" w:rsidRPr="001569B3">
              <w:rPr>
                <w:rStyle w:val="Hyperlink"/>
                <w:noProof/>
              </w:rPr>
              <w:t>2.2</w:t>
            </w:r>
            <w:r w:rsidR="00634ACC">
              <w:rPr>
                <w:rFonts w:asciiTheme="minorHAnsi" w:hAnsiTheme="minorHAnsi"/>
                <w:b w:val="0"/>
                <w:noProof/>
                <w:sz w:val="22"/>
              </w:rPr>
              <w:tab/>
            </w:r>
            <w:r w:rsidR="00634ACC" w:rsidRPr="001569B3">
              <w:rPr>
                <w:rStyle w:val="Hyperlink"/>
                <w:noProof/>
              </w:rPr>
              <w:t>Viktigt bakgrundsområde #2</w:t>
            </w:r>
            <w:r w:rsidR="00634ACC">
              <w:rPr>
                <w:noProof/>
                <w:webHidden/>
              </w:rPr>
              <w:tab/>
            </w:r>
            <w:r w:rsidR="00634ACC">
              <w:rPr>
                <w:noProof/>
                <w:webHidden/>
              </w:rPr>
              <w:fldChar w:fldCharType="begin"/>
            </w:r>
            <w:r w:rsidR="00634ACC">
              <w:rPr>
                <w:noProof/>
                <w:webHidden/>
              </w:rPr>
              <w:instrText xml:space="preserve"> PAGEREF _Toc77863691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EB20267" w14:textId="77777777" w:rsidR="00634ACC" w:rsidRDefault="00F82E46">
          <w:pPr>
            <w:pStyle w:val="TOC2"/>
            <w:rPr>
              <w:rFonts w:asciiTheme="minorHAnsi" w:hAnsiTheme="minorHAnsi"/>
              <w:b w:val="0"/>
              <w:noProof/>
              <w:sz w:val="22"/>
            </w:rPr>
          </w:pPr>
          <w:hyperlink w:anchor="_Toc77863692" w:history="1">
            <w:r w:rsidR="00634ACC" w:rsidRPr="001569B3">
              <w:rPr>
                <w:rStyle w:val="Hyperlink"/>
                <w:noProof/>
              </w:rPr>
              <w:t>2.3</w:t>
            </w:r>
            <w:r w:rsidR="00634ACC">
              <w:rPr>
                <w:rFonts w:asciiTheme="minorHAnsi" w:hAnsiTheme="minorHAnsi"/>
                <w:b w:val="0"/>
                <w:noProof/>
                <w:sz w:val="22"/>
              </w:rPr>
              <w:tab/>
            </w:r>
            <w:r w:rsidR="00634ACC" w:rsidRPr="001569B3">
              <w:rPr>
                <w:rStyle w:val="Hyperlink"/>
                <w:noProof/>
              </w:rPr>
              <w:t>Relaterande arbeten</w:t>
            </w:r>
            <w:r w:rsidR="00634ACC">
              <w:rPr>
                <w:noProof/>
                <w:webHidden/>
              </w:rPr>
              <w:tab/>
            </w:r>
            <w:r w:rsidR="00634ACC">
              <w:rPr>
                <w:noProof/>
                <w:webHidden/>
              </w:rPr>
              <w:fldChar w:fldCharType="begin"/>
            </w:r>
            <w:r w:rsidR="00634ACC">
              <w:rPr>
                <w:noProof/>
                <w:webHidden/>
              </w:rPr>
              <w:instrText xml:space="preserve"> PAGEREF _Toc77863692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E12EA88" w14:textId="77777777" w:rsidR="00634ACC" w:rsidRDefault="00F82E46">
          <w:pPr>
            <w:pStyle w:val="TOC3"/>
            <w:rPr>
              <w:rFonts w:asciiTheme="minorHAnsi" w:eastAsiaTheme="minorEastAsia" w:hAnsiTheme="minorHAnsi"/>
              <w:noProof/>
              <w:sz w:val="22"/>
            </w:rPr>
          </w:pPr>
          <w:hyperlink w:anchor="_Toc77863693" w:history="1">
            <w:r w:rsidR="00634ACC" w:rsidRPr="001569B3">
              <w:rPr>
                <w:rStyle w:val="Hyperlink"/>
                <w:noProof/>
              </w:rPr>
              <w:t>2.3.1</w:t>
            </w:r>
            <w:r w:rsidR="00634ACC">
              <w:rPr>
                <w:rFonts w:asciiTheme="minorHAnsi" w:eastAsiaTheme="minorEastAsia" w:hAnsiTheme="minorHAnsi"/>
                <w:noProof/>
                <w:sz w:val="22"/>
              </w:rPr>
              <w:tab/>
            </w:r>
            <w:r w:rsidR="00634ACC" w:rsidRPr="001569B3">
              <w:rPr>
                <w:rStyle w:val="Hyperlink"/>
                <w:noProof/>
              </w:rPr>
              <w:t>Viktigt relaterat arbete #1</w:t>
            </w:r>
            <w:r w:rsidR="00634ACC">
              <w:rPr>
                <w:noProof/>
                <w:webHidden/>
              </w:rPr>
              <w:tab/>
            </w:r>
            <w:r w:rsidR="00634ACC">
              <w:rPr>
                <w:noProof/>
                <w:webHidden/>
              </w:rPr>
              <w:fldChar w:fldCharType="begin"/>
            </w:r>
            <w:r w:rsidR="00634ACC">
              <w:rPr>
                <w:noProof/>
                <w:webHidden/>
              </w:rPr>
              <w:instrText xml:space="preserve"> PAGEREF _Toc77863693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6BC3754" w14:textId="77777777" w:rsidR="00634ACC" w:rsidRDefault="00F82E46">
          <w:pPr>
            <w:pStyle w:val="TOC3"/>
            <w:rPr>
              <w:rFonts w:asciiTheme="minorHAnsi" w:eastAsiaTheme="minorEastAsia" w:hAnsiTheme="minorHAnsi"/>
              <w:noProof/>
              <w:sz w:val="22"/>
            </w:rPr>
          </w:pPr>
          <w:hyperlink w:anchor="_Toc77863694" w:history="1">
            <w:r w:rsidR="00634ACC" w:rsidRPr="001569B3">
              <w:rPr>
                <w:rStyle w:val="Hyperlink"/>
                <w:noProof/>
              </w:rPr>
              <w:t>2.3.2</w:t>
            </w:r>
            <w:r w:rsidR="00634ACC">
              <w:rPr>
                <w:rFonts w:asciiTheme="minorHAnsi" w:eastAsiaTheme="minorEastAsia" w:hAnsiTheme="minorHAnsi"/>
                <w:noProof/>
                <w:sz w:val="22"/>
              </w:rPr>
              <w:tab/>
            </w:r>
            <w:r w:rsidR="00634ACC" w:rsidRPr="001569B3">
              <w:rPr>
                <w:rStyle w:val="Hyperlink"/>
                <w:noProof/>
              </w:rPr>
              <w:t>Viktigt relaterat arbete #2</w:t>
            </w:r>
            <w:r w:rsidR="00634ACC">
              <w:rPr>
                <w:noProof/>
                <w:webHidden/>
              </w:rPr>
              <w:tab/>
            </w:r>
            <w:r w:rsidR="00634ACC">
              <w:rPr>
                <w:noProof/>
                <w:webHidden/>
              </w:rPr>
              <w:fldChar w:fldCharType="begin"/>
            </w:r>
            <w:r w:rsidR="00634ACC">
              <w:rPr>
                <w:noProof/>
                <w:webHidden/>
              </w:rPr>
              <w:instrText xml:space="preserve"> PAGEREF _Toc77863694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DA355C7" w14:textId="77777777" w:rsidR="00634ACC" w:rsidRDefault="00F82E46">
          <w:pPr>
            <w:pStyle w:val="TOC3"/>
            <w:rPr>
              <w:rFonts w:asciiTheme="minorHAnsi" w:eastAsiaTheme="minorEastAsia" w:hAnsiTheme="minorHAnsi"/>
              <w:noProof/>
              <w:sz w:val="22"/>
            </w:rPr>
          </w:pPr>
          <w:hyperlink w:anchor="_Toc77863695" w:history="1">
            <w:r w:rsidR="00634ACC" w:rsidRPr="001569B3">
              <w:rPr>
                <w:rStyle w:val="Hyperlink"/>
                <w:noProof/>
              </w:rPr>
              <w:t>2.3.3</w:t>
            </w:r>
            <w:r w:rsidR="00634ACC">
              <w:rPr>
                <w:rFonts w:asciiTheme="minorHAnsi" w:eastAsiaTheme="minorEastAsia" w:hAnsiTheme="minorHAnsi"/>
                <w:noProof/>
                <w:sz w:val="22"/>
              </w:rPr>
              <w:tab/>
            </w:r>
            <w:r w:rsidR="00634ACC" w:rsidRPr="001569B3">
              <w:rPr>
                <w:rStyle w:val="Hyperlink"/>
                <w:noProof/>
              </w:rPr>
              <w:t>Viktigt relaterat arbete #n</w:t>
            </w:r>
            <w:r w:rsidR="00634ACC">
              <w:rPr>
                <w:noProof/>
                <w:webHidden/>
              </w:rPr>
              <w:tab/>
            </w:r>
            <w:r w:rsidR="00634ACC">
              <w:rPr>
                <w:noProof/>
                <w:webHidden/>
              </w:rPr>
              <w:fldChar w:fldCharType="begin"/>
            </w:r>
            <w:r w:rsidR="00634ACC">
              <w:rPr>
                <w:noProof/>
                <w:webHidden/>
              </w:rPr>
              <w:instrText xml:space="preserve"> PAGEREF _Toc77863695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E1E78FB" w14:textId="77777777" w:rsidR="00634ACC" w:rsidRDefault="00F82E46">
          <w:pPr>
            <w:pStyle w:val="TOC3"/>
            <w:rPr>
              <w:rFonts w:asciiTheme="minorHAnsi" w:eastAsiaTheme="minorEastAsia" w:hAnsiTheme="minorHAnsi"/>
              <w:noProof/>
              <w:sz w:val="22"/>
            </w:rPr>
          </w:pPr>
          <w:hyperlink w:anchor="_Toc77863696" w:history="1">
            <w:r w:rsidR="00634ACC" w:rsidRPr="001569B3">
              <w:rPr>
                <w:rStyle w:val="Hyperlink"/>
                <w:noProof/>
              </w:rPr>
              <w:t>2.3.4</w:t>
            </w:r>
            <w:r w:rsidR="00634ACC">
              <w:rPr>
                <w:rFonts w:asciiTheme="minorHAnsi" w:eastAsiaTheme="minorEastAsia" w:hAnsiTheme="minorHAnsi"/>
                <w:noProof/>
                <w:sz w:val="22"/>
              </w:rPr>
              <w:tab/>
            </w:r>
            <w:r w:rsidR="00634ACC" w:rsidRPr="001569B3">
              <w:rPr>
                <w:rStyle w:val="Hyperlink"/>
                <w:noProof/>
              </w:rPr>
              <w:t>Mindre relaterat arbete #1</w:t>
            </w:r>
            <w:r w:rsidR="00634ACC">
              <w:rPr>
                <w:noProof/>
                <w:webHidden/>
              </w:rPr>
              <w:tab/>
            </w:r>
            <w:r w:rsidR="00634ACC">
              <w:rPr>
                <w:noProof/>
                <w:webHidden/>
              </w:rPr>
              <w:fldChar w:fldCharType="begin"/>
            </w:r>
            <w:r w:rsidR="00634ACC">
              <w:rPr>
                <w:noProof/>
                <w:webHidden/>
              </w:rPr>
              <w:instrText xml:space="preserve"> PAGEREF _Toc77863696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1213E5D1" w14:textId="77777777" w:rsidR="00634ACC" w:rsidRDefault="00F82E46">
          <w:pPr>
            <w:pStyle w:val="TOC3"/>
            <w:rPr>
              <w:rFonts w:asciiTheme="minorHAnsi" w:eastAsiaTheme="minorEastAsia" w:hAnsiTheme="minorHAnsi"/>
              <w:noProof/>
              <w:sz w:val="22"/>
            </w:rPr>
          </w:pPr>
          <w:hyperlink w:anchor="_Toc77863697" w:history="1">
            <w:r w:rsidR="00634ACC" w:rsidRPr="001569B3">
              <w:rPr>
                <w:rStyle w:val="Hyperlink"/>
                <w:noProof/>
              </w:rPr>
              <w:t>2.3.5</w:t>
            </w:r>
            <w:r w:rsidR="00634ACC">
              <w:rPr>
                <w:rFonts w:asciiTheme="minorHAnsi" w:eastAsiaTheme="minorEastAsia" w:hAnsiTheme="minorHAnsi"/>
                <w:noProof/>
                <w:sz w:val="22"/>
              </w:rPr>
              <w:tab/>
            </w:r>
            <w:r w:rsidR="00634ACC" w:rsidRPr="001569B3">
              <w:rPr>
                <w:rStyle w:val="Hyperlink"/>
                <w:noProof/>
              </w:rPr>
              <w:t>Mindre relaterat arbete #n</w:t>
            </w:r>
            <w:r w:rsidR="00634ACC">
              <w:rPr>
                <w:noProof/>
                <w:webHidden/>
              </w:rPr>
              <w:tab/>
            </w:r>
            <w:r w:rsidR="00634ACC">
              <w:rPr>
                <w:noProof/>
                <w:webHidden/>
              </w:rPr>
              <w:fldChar w:fldCharType="begin"/>
            </w:r>
            <w:r w:rsidR="00634ACC">
              <w:rPr>
                <w:noProof/>
                <w:webHidden/>
              </w:rPr>
              <w:instrText xml:space="preserve"> PAGEREF _Toc77863697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206431FC" w14:textId="77777777" w:rsidR="00634ACC" w:rsidRDefault="00F82E46">
          <w:pPr>
            <w:pStyle w:val="TOC2"/>
            <w:rPr>
              <w:rFonts w:asciiTheme="minorHAnsi" w:hAnsiTheme="minorHAnsi"/>
              <w:b w:val="0"/>
              <w:noProof/>
              <w:sz w:val="22"/>
            </w:rPr>
          </w:pPr>
          <w:hyperlink w:anchor="_Toc77863698" w:history="1">
            <w:r w:rsidR="00634ACC" w:rsidRPr="001569B3">
              <w:rPr>
                <w:rStyle w:val="Hyperlink"/>
                <w:noProof/>
              </w:rPr>
              <w:t>2.4</w:t>
            </w:r>
            <w:r w:rsidR="00634ACC">
              <w:rPr>
                <w:rFonts w:asciiTheme="minorHAnsi" w:hAnsiTheme="minorHAnsi"/>
                <w:b w:val="0"/>
                <w:noProof/>
                <w:sz w:val="22"/>
              </w:rPr>
              <w:tab/>
            </w:r>
            <w:r w:rsidR="00634ACC" w:rsidRPr="001569B3">
              <w:rPr>
                <w:rStyle w:val="Hyperlink"/>
                <w:noProof/>
              </w:rPr>
              <w:t>Sammanfattning</w:t>
            </w:r>
            <w:r w:rsidR="00634ACC">
              <w:rPr>
                <w:noProof/>
                <w:webHidden/>
              </w:rPr>
              <w:tab/>
            </w:r>
            <w:r w:rsidR="00634ACC">
              <w:rPr>
                <w:noProof/>
                <w:webHidden/>
              </w:rPr>
              <w:fldChar w:fldCharType="begin"/>
            </w:r>
            <w:r w:rsidR="00634ACC">
              <w:rPr>
                <w:noProof/>
                <w:webHidden/>
              </w:rPr>
              <w:instrText xml:space="preserve"> PAGEREF _Toc77863698 \h </w:instrText>
            </w:r>
            <w:r w:rsidR="00634ACC">
              <w:rPr>
                <w:noProof/>
                <w:webHidden/>
              </w:rPr>
            </w:r>
            <w:r w:rsidR="00634ACC">
              <w:rPr>
                <w:noProof/>
                <w:webHidden/>
              </w:rPr>
              <w:fldChar w:fldCharType="separate"/>
            </w:r>
            <w:r w:rsidR="00634ACC">
              <w:rPr>
                <w:noProof/>
                <w:webHidden/>
              </w:rPr>
              <w:t>6</w:t>
            </w:r>
            <w:r w:rsidR="00634ACC">
              <w:rPr>
                <w:noProof/>
                <w:webHidden/>
              </w:rPr>
              <w:fldChar w:fldCharType="end"/>
            </w:r>
          </w:hyperlink>
        </w:p>
        <w:p w14:paraId="3EDE46B8" w14:textId="77777777" w:rsidR="00634ACC" w:rsidRDefault="00F82E46">
          <w:pPr>
            <w:pStyle w:val="TOC1"/>
            <w:rPr>
              <w:rFonts w:asciiTheme="minorHAnsi" w:hAnsiTheme="minorHAnsi"/>
              <w:b w:val="0"/>
              <w:noProof/>
              <w:sz w:val="22"/>
            </w:rPr>
          </w:pPr>
          <w:hyperlink w:anchor="_Toc77863699" w:history="1">
            <w:r w:rsidR="00634ACC" w:rsidRPr="001569B3">
              <w:rPr>
                <w:rStyle w:val="Hyperlink"/>
                <w:noProof/>
              </w:rPr>
              <w:t>3</w:t>
            </w:r>
            <w:r w:rsidR="00634ACC">
              <w:rPr>
                <w:rFonts w:asciiTheme="minorHAnsi" w:hAnsiTheme="minorHAnsi"/>
                <w:b w:val="0"/>
                <w:noProof/>
                <w:sz w:val="22"/>
              </w:rPr>
              <w:tab/>
            </w:r>
            <w:r w:rsidR="00634ACC" w:rsidRPr="001569B3">
              <w:rPr>
                <w:rStyle w:val="Hyperlink"/>
                <w:noProof/>
              </w:rPr>
              <w:t>&lt;Ingenjörs-relaterat innehåll, Metodologier och Metoder&gt; Använd själv-förklarande rubrik Metod</w:t>
            </w:r>
            <w:r w:rsidR="00634ACC">
              <w:rPr>
                <w:noProof/>
                <w:webHidden/>
              </w:rPr>
              <w:tab/>
            </w:r>
            <w:r w:rsidR="00634ACC">
              <w:rPr>
                <w:noProof/>
                <w:webHidden/>
              </w:rPr>
              <w:fldChar w:fldCharType="begin"/>
            </w:r>
            <w:r w:rsidR="00634ACC">
              <w:rPr>
                <w:noProof/>
                <w:webHidden/>
              </w:rPr>
              <w:instrText xml:space="preserve"> PAGEREF _Toc77863699 \h </w:instrText>
            </w:r>
            <w:r w:rsidR="00634ACC">
              <w:rPr>
                <w:noProof/>
                <w:webHidden/>
              </w:rPr>
            </w:r>
            <w:r w:rsidR="00634ACC">
              <w:rPr>
                <w:noProof/>
                <w:webHidden/>
              </w:rPr>
              <w:fldChar w:fldCharType="separate"/>
            </w:r>
            <w:r w:rsidR="00634ACC">
              <w:rPr>
                <w:noProof/>
                <w:webHidden/>
              </w:rPr>
              <w:t>7</w:t>
            </w:r>
            <w:r w:rsidR="00634ACC">
              <w:rPr>
                <w:noProof/>
                <w:webHidden/>
              </w:rPr>
              <w:fldChar w:fldCharType="end"/>
            </w:r>
          </w:hyperlink>
        </w:p>
        <w:p w14:paraId="704BE731" w14:textId="77777777" w:rsidR="00634ACC" w:rsidRDefault="00F82E46">
          <w:pPr>
            <w:pStyle w:val="TOC2"/>
            <w:rPr>
              <w:rFonts w:asciiTheme="minorHAnsi" w:hAnsiTheme="minorHAnsi"/>
              <w:b w:val="0"/>
              <w:noProof/>
              <w:sz w:val="22"/>
            </w:rPr>
          </w:pPr>
          <w:hyperlink w:anchor="_Toc77863700" w:history="1">
            <w:r w:rsidR="00634ACC" w:rsidRPr="001569B3">
              <w:rPr>
                <w:rStyle w:val="Hyperlink"/>
                <w:noProof/>
              </w:rPr>
              <w:t>3.1</w:t>
            </w:r>
            <w:r w:rsidR="00634ACC">
              <w:rPr>
                <w:rFonts w:asciiTheme="minorHAnsi" w:hAnsiTheme="minorHAnsi"/>
                <w:b w:val="0"/>
                <w:noProof/>
                <w:sz w:val="22"/>
              </w:rPr>
              <w:tab/>
            </w:r>
            <w:r w:rsidR="00634ACC" w:rsidRPr="001569B3">
              <w:rPr>
                <w:rStyle w:val="Hyperlink"/>
                <w:noProof/>
              </w:rPr>
              <w:t>Undersökningsrocess och utvecklingsprocess</w:t>
            </w:r>
            <w:r w:rsidR="00634ACC">
              <w:rPr>
                <w:noProof/>
                <w:webHidden/>
              </w:rPr>
              <w:tab/>
            </w:r>
            <w:r w:rsidR="00634ACC">
              <w:rPr>
                <w:noProof/>
                <w:webHidden/>
              </w:rPr>
              <w:fldChar w:fldCharType="begin"/>
            </w:r>
            <w:r w:rsidR="00634ACC">
              <w:rPr>
                <w:noProof/>
                <w:webHidden/>
              </w:rPr>
              <w:instrText xml:space="preserve"> PAGEREF _Toc77863700 \h </w:instrText>
            </w:r>
            <w:r w:rsidR="00634ACC">
              <w:rPr>
                <w:noProof/>
                <w:webHidden/>
              </w:rPr>
            </w:r>
            <w:r w:rsidR="00634ACC">
              <w:rPr>
                <w:noProof/>
                <w:webHidden/>
              </w:rPr>
              <w:fldChar w:fldCharType="separate"/>
            </w:r>
            <w:r w:rsidR="00634ACC">
              <w:rPr>
                <w:noProof/>
                <w:webHidden/>
              </w:rPr>
              <w:t>7</w:t>
            </w:r>
            <w:r w:rsidR="00634ACC">
              <w:rPr>
                <w:noProof/>
                <w:webHidden/>
              </w:rPr>
              <w:fldChar w:fldCharType="end"/>
            </w:r>
          </w:hyperlink>
        </w:p>
        <w:p w14:paraId="2AF147A6" w14:textId="77777777" w:rsidR="00634ACC" w:rsidRDefault="00F82E46">
          <w:pPr>
            <w:pStyle w:val="TOC2"/>
            <w:rPr>
              <w:rFonts w:asciiTheme="minorHAnsi" w:hAnsiTheme="minorHAnsi"/>
              <w:b w:val="0"/>
              <w:noProof/>
              <w:sz w:val="22"/>
            </w:rPr>
          </w:pPr>
          <w:hyperlink w:anchor="_Toc77863701" w:history="1">
            <w:r w:rsidR="00634ACC" w:rsidRPr="001569B3">
              <w:rPr>
                <w:rStyle w:val="Hyperlink"/>
                <w:noProof/>
              </w:rPr>
              <w:t>3.2</w:t>
            </w:r>
            <w:r w:rsidR="00634ACC">
              <w:rPr>
                <w:rFonts w:asciiTheme="minorHAnsi" w:hAnsiTheme="minorHAnsi"/>
                <w:b w:val="0"/>
                <w:noProof/>
                <w:sz w:val="22"/>
              </w:rPr>
              <w:tab/>
            </w:r>
            <w:r w:rsidR="00634ACC" w:rsidRPr="001569B3">
              <w:rPr>
                <w:rStyle w:val="Hyperlink"/>
                <w:noProof/>
              </w:rPr>
              <w:t>Undersökningsparadigm</w:t>
            </w:r>
            <w:r w:rsidR="00634ACC">
              <w:rPr>
                <w:noProof/>
                <w:webHidden/>
              </w:rPr>
              <w:tab/>
            </w:r>
            <w:r w:rsidR="00634ACC">
              <w:rPr>
                <w:noProof/>
                <w:webHidden/>
              </w:rPr>
              <w:fldChar w:fldCharType="begin"/>
            </w:r>
            <w:r w:rsidR="00634ACC">
              <w:rPr>
                <w:noProof/>
                <w:webHidden/>
              </w:rPr>
              <w:instrText xml:space="preserve"> PAGEREF _Toc77863701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05568719" w14:textId="77777777" w:rsidR="00634ACC" w:rsidRDefault="00F82E46">
          <w:pPr>
            <w:pStyle w:val="TOC2"/>
            <w:rPr>
              <w:rFonts w:asciiTheme="minorHAnsi" w:hAnsiTheme="minorHAnsi"/>
              <w:b w:val="0"/>
              <w:noProof/>
              <w:sz w:val="22"/>
            </w:rPr>
          </w:pPr>
          <w:hyperlink w:anchor="_Toc77863702" w:history="1">
            <w:r w:rsidR="00634ACC" w:rsidRPr="001569B3">
              <w:rPr>
                <w:rStyle w:val="Hyperlink"/>
                <w:noProof/>
              </w:rPr>
              <w:t>3.3</w:t>
            </w:r>
            <w:r w:rsidR="00634ACC">
              <w:rPr>
                <w:rFonts w:asciiTheme="minorHAnsi" w:hAnsiTheme="minorHAnsi"/>
                <w:b w:val="0"/>
                <w:noProof/>
                <w:sz w:val="22"/>
              </w:rPr>
              <w:tab/>
            </w:r>
            <w:r w:rsidR="00634ACC" w:rsidRPr="001569B3">
              <w:rPr>
                <w:rStyle w:val="Hyperlink"/>
                <w:noProof/>
              </w:rPr>
              <w:t>Datainsamling</w:t>
            </w:r>
            <w:r w:rsidR="00634ACC">
              <w:rPr>
                <w:noProof/>
                <w:webHidden/>
              </w:rPr>
              <w:tab/>
            </w:r>
            <w:r w:rsidR="00634ACC">
              <w:rPr>
                <w:noProof/>
                <w:webHidden/>
              </w:rPr>
              <w:fldChar w:fldCharType="begin"/>
            </w:r>
            <w:r w:rsidR="00634ACC">
              <w:rPr>
                <w:noProof/>
                <w:webHidden/>
              </w:rPr>
              <w:instrText xml:space="preserve"> PAGEREF _Toc77863702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63896AC0" w14:textId="77777777" w:rsidR="00634ACC" w:rsidRDefault="00F82E46">
          <w:pPr>
            <w:pStyle w:val="TOC3"/>
            <w:rPr>
              <w:rFonts w:asciiTheme="minorHAnsi" w:eastAsiaTheme="minorEastAsia" w:hAnsiTheme="minorHAnsi"/>
              <w:noProof/>
              <w:sz w:val="22"/>
            </w:rPr>
          </w:pPr>
          <w:hyperlink w:anchor="_Toc77863703" w:history="1">
            <w:r w:rsidR="00634ACC" w:rsidRPr="001569B3">
              <w:rPr>
                <w:rStyle w:val="Hyperlink"/>
                <w:noProof/>
              </w:rPr>
              <w:t>3.3.1</w:t>
            </w:r>
            <w:r w:rsidR="00634ACC">
              <w:rPr>
                <w:rFonts w:asciiTheme="minorHAnsi" w:eastAsiaTheme="minorEastAsia" w:hAnsiTheme="minorHAnsi"/>
                <w:noProof/>
                <w:sz w:val="22"/>
              </w:rPr>
              <w:tab/>
            </w:r>
            <w:r w:rsidR="00634ACC" w:rsidRPr="001569B3">
              <w:rPr>
                <w:rStyle w:val="Hyperlink"/>
                <w:noProof/>
              </w:rPr>
              <w:t>Stickprovsundersökning</w:t>
            </w:r>
            <w:r w:rsidR="00634ACC">
              <w:rPr>
                <w:noProof/>
                <w:webHidden/>
              </w:rPr>
              <w:tab/>
            </w:r>
            <w:r w:rsidR="00634ACC">
              <w:rPr>
                <w:noProof/>
                <w:webHidden/>
              </w:rPr>
              <w:fldChar w:fldCharType="begin"/>
            </w:r>
            <w:r w:rsidR="00634ACC">
              <w:rPr>
                <w:noProof/>
                <w:webHidden/>
              </w:rPr>
              <w:instrText xml:space="preserve"> PAGEREF _Toc77863703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9D12915" w14:textId="77777777" w:rsidR="00634ACC" w:rsidRDefault="00F82E46">
          <w:pPr>
            <w:pStyle w:val="TOC3"/>
            <w:rPr>
              <w:rFonts w:asciiTheme="minorHAnsi" w:eastAsiaTheme="minorEastAsia" w:hAnsiTheme="minorHAnsi"/>
              <w:noProof/>
              <w:sz w:val="22"/>
            </w:rPr>
          </w:pPr>
          <w:hyperlink w:anchor="_Toc77863704" w:history="1">
            <w:r w:rsidR="00634ACC" w:rsidRPr="001569B3">
              <w:rPr>
                <w:rStyle w:val="Hyperlink"/>
                <w:noProof/>
              </w:rPr>
              <w:t>3.3.2</w:t>
            </w:r>
            <w:r w:rsidR="00634ACC">
              <w:rPr>
                <w:rFonts w:asciiTheme="minorHAnsi" w:eastAsiaTheme="minorEastAsia" w:hAnsiTheme="minorHAnsi"/>
                <w:noProof/>
                <w:sz w:val="22"/>
              </w:rPr>
              <w:tab/>
            </w:r>
            <w:r w:rsidR="00634ACC" w:rsidRPr="001569B3">
              <w:rPr>
                <w:rStyle w:val="Hyperlink"/>
                <w:noProof/>
              </w:rPr>
              <w:t>Provstorleken</w:t>
            </w:r>
            <w:r w:rsidR="00634ACC">
              <w:rPr>
                <w:noProof/>
                <w:webHidden/>
              </w:rPr>
              <w:tab/>
            </w:r>
            <w:r w:rsidR="00634ACC">
              <w:rPr>
                <w:noProof/>
                <w:webHidden/>
              </w:rPr>
              <w:fldChar w:fldCharType="begin"/>
            </w:r>
            <w:r w:rsidR="00634ACC">
              <w:rPr>
                <w:noProof/>
                <w:webHidden/>
              </w:rPr>
              <w:instrText xml:space="preserve"> PAGEREF _Toc77863704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5821E298" w14:textId="77777777" w:rsidR="00634ACC" w:rsidRDefault="00F82E46">
          <w:pPr>
            <w:pStyle w:val="TOC3"/>
            <w:rPr>
              <w:rFonts w:asciiTheme="minorHAnsi" w:eastAsiaTheme="minorEastAsia" w:hAnsiTheme="minorHAnsi"/>
              <w:noProof/>
              <w:sz w:val="22"/>
            </w:rPr>
          </w:pPr>
          <w:hyperlink w:anchor="_Toc77863705" w:history="1">
            <w:r w:rsidR="00634ACC" w:rsidRPr="001569B3">
              <w:rPr>
                <w:rStyle w:val="Hyperlink"/>
                <w:noProof/>
              </w:rPr>
              <w:t>3.3.3</w:t>
            </w:r>
            <w:r w:rsidR="00634ACC">
              <w:rPr>
                <w:rFonts w:asciiTheme="minorHAnsi" w:eastAsiaTheme="minorEastAsia" w:hAnsiTheme="minorHAnsi"/>
                <w:noProof/>
                <w:sz w:val="22"/>
              </w:rPr>
              <w:tab/>
            </w:r>
            <w:r w:rsidR="00634ACC" w:rsidRPr="001569B3">
              <w:rPr>
                <w:rStyle w:val="Hyperlink"/>
                <w:noProof/>
              </w:rPr>
              <w:t>Målgruppen</w:t>
            </w:r>
            <w:r w:rsidR="00634ACC">
              <w:rPr>
                <w:noProof/>
                <w:webHidden/>
              </w:rPr>
              <w:tab/>
            </w:r>
            <w:r w:rsidR="00634ACC">
              <w:rPr>
                <w:noProof/>
                <w:webHidden/>
              </w:rPr>
              <w:fldChar w:fldCharType="begin"/>
            </w:r>
            <w:r w:rsidR="00634ACC">
              <w:rPr>
                <w:noProof/>
                <w:webHidden/>
              </w:rPr>
              <w:instrText xml:space="preserve"> PAGEREF _Toc77863705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6FEC480" w14:textId="77777777" w:rsidR="00634ACC" w:rsidRDefault="00F82E46">
          <w:pPr>
            <w:pStyle w:val="TOC2"/>
            <w:rPr>
              <w:rFonts w:asciiTheme="minorHAnsi" w:hAnsiTheme="minorHAnsi"/>
              <w:b w:val="0"/>
              <w:noProof/>
              <w:sz w:val="22"/>
            </w:rPr>
          </w:pPr>
          <w:hyperlink w:anchor="_Toc77863706" w:history="1">
            <w:r w:rsidR="00634ACC" w:rsidRPr="001569B3">
              <w:rPr>
                <w:rStyle w:val="Hyperlink"/>
                <w:noProof/>
              </w:rPr>
              <w:t>3.4</w:t>
            </w:r>
            <w:r w:rsidR="00634ACC">
              <w:rPr>
                <w:rFonts w:asciiTheme="minorHAnsi" w:hAnsiTheme="minorHAnsi"/>
                <w:b w:val="0"/>
                <w:noProof/>
                <w:sz w:val="22"/>
              </w:rPr>
              <w:tab/>
            </w:r>
            <w:r w:rsidR="00634ACC" w:rsidRPr="001569B3">
              <w:rPr>
                <w:rStyle w:val="Hyperlink"/>
                <w:noProof/>
              </w:rPr>
              <w:t>Experimentdesign/Mätuppställning</w:t>
            </w:r>
            <w:r w:rsidR="00634ACC">
              <w:rPr>
                <w:noProof/>
                <w:webHidden/>
              </w:rPr>
              <w:tab/>
            </w:r>
            <w:r w:rsidR="00634ACC">
              <w:rPr>
                <w:noProof/>
                <w:webHidden/>
              </w:rPr>
              <w:fldChar w:fldCharType="begin"/>
            </w:r>
            <w:r w:rsidR="00634ACC">
              <w:rPr>
                <w:noProof/>
                <w:webHidden/>
              </w:rPr>
              <w:instrText xml:space="preserve"> PAGEREF _Toc77863706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6C52FD4" w14:textId="77777777" w:rsidR="00634ACC" w:rsidRDefault="00F82E46">
          <w:pPr>
            <w:pStyle w:val="TOC3"/>
            <w:rPr>
              <w:rFonts w:asciiTheme="minorHAnsi" w:eastAsiaTheme="minorEastAsia" w:hAnsiTheme="minorHAnsi"/>
              <w:noProof/>
              <w:sz w:val="22"/>
            </w:rPr>
          </w:pPr>
          <w:hyperlink w:anchor="_Toc77863707" w:history="1">
            <w:r w:rsidR="00634ACC" w:rsidRPr="001569B3">
              <w:rPr>
                <w:rStyle w:val="Hyperlink"/>
                <w:noProof/>
              </w:rPr>
              <w:t>3.4.1</w:t>
            </w:r>
            <w:r w:rsidR="00634ACC">
              <w:rPr>
                <w:rFonts w:asciiTheme="minorHAnsi" w:eastAsiaTheme="minorEastAsia" w:hAnsiTheme="minorHAnsi"/>
                <w:noProof/>
                <w:sz w:val="22"/>
              </w:rPr>
              <w:tab/>
            </w:r>
            <w:r w:rsidR="00634ACC" w:rsidRPr="001569B3">
              <w:rPr>
                <w:rStyle w:val="Hyperlink"/>
                <w:noProof/>
              </w:rPr>
              <w:t>Testmiljö/testbädd/modell</w:t>
            </w:r>
            <w:r w:rsidR="00634ACC">
              <w:rPr>
                <w:noProof/>
                <w:webHidden/>
              </w:rPr>
              <w:tab/>
            </w:r>
            <w:r w:rsidR="00634ACC">
              <w:rPr>
                <w:noProof/>
                <w:webHidden/>
              </w:rPr>
              <w:fldChar w:fldCharType="begin"/>
            </w:r>
            <w:r w:rsidR="00634ACC">
              <w:rPr>
                <w:noProof/>
                <w:webHidden/>
              </w:rPr>
              <w:instrText xml:space="preserve"> PAGEREF _Toc77863707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25C89CE0" w14:textId="77777777" w:rsidR="00634ACC" w:rsidRDefault="00F82E46">
          <w:pPr>
            <w:pStyle w:val="TOC3"/>
            <w:rPr>
              <w:rFonts w:asciiTheme="minorHAnsi" w:eastAsiaTheme="minorEastAsia" w:hAnsiTheme="minorHAnsi"/>
              <w:noProof/>
              <w:sz w:val="22"/>
            </w:rPr>
          </w:pPr>
          <w:hyperlink w:anchor="_Toc77863708" w:history="1">
            <w:r w:rsidR="00634ACC" w:rsidRPr="001569B3">
              <w:rPr>
                <w:rStyle w:val="Hyperlink"/>
                <w:noProof/>
              </w:rPr>
              <w:t>3.4.2</w:t>
            </w:r>
            <w:r w:rsidR="00634ACC">
              <w:rPr>
                <w:rFonts w:asciiTheme="minorHAnsi" w:eastAsiaTheme="minorEastAsia" w:hAnsiTheme="minorHAnsi"/>
                <w:noProof/>
                <w:sz w:val="22"/>
              </w:rPr>
              <w:tab/>
            </w:r>
            <w:r w:rsidR="00634ACC" w:rsidRPr="001569B3">
              <w:rPr>
                <w:rStyle w:val="Hyperlink"/>
                <w:noProof/>
              </w:rPr>
              <w:t>Hardware/Software to be used</w:t>
            </w:r>
            <w:r w:rsidR="00634ACC">
              <w:rPr>
                <w:noProof/>
                <w:webHidden/>
              </w:rPr>
              <w:tab/>
            </w:r>
            <w:r w:rsidR="00634ACC">
              <w:rPr>
                <w:noProof/>
                <w:webHidden/>
              </w:rPr>
              <w:fldChar w:fldCharType="begin"/>
            </w:r>
            <w:r w:rsidR="00634ACC">
              <w:rPr>
                <w:noProof/>
                <w:webHidden/>
              </w:rPr>
              <w:instrText xml:space="preserve"> PAGEREF _Toc77863708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C371472" w14:textId="77777777" w:rsidR="00634ACC" w:rsidRDefault="00F82E46">
          <w:pPr>
            <w:pStyle w:val="TOC2"/>
            <w:rPr>
              <w:rFonts w:asciiTheme="minorHAnsi" w:hAnsiTheme="minorHAnsi"/>
              <w:b w:val="0"/>
              <w:noProof/>
              <w:sz w:val="22"/>
            </w:rPr>
          </w:pPr>
          <w:hyperlink w:anchor="_Toc77863709" w:history="1">
            <w:r w:rsidR="00634ACC" w:rsidRPr="001569B3">
              <w:rPr>
                <w:rStyle w:val="Hyperlink"/>
                <w:noProof/>
              </w:rPr>
              <w:t>3.5</w:t>
            </w:r>
            <w:r w:rsidR="00634ACC">
              <w:rPr>
                <w:rFonts w:asciiTheme="minorHAnsi" w:hAnsiTheme="minorHAnsi"/>
                <w:b w:val="0"/>
                <w:noProof/>
                <w:sz w:val="22"/>
              </w:rPr>
              <w:tab/>
            </w:r>
            <w:r w:rsidR="00634ACC" w:rsidRPr="001569B3">
              <w:rPr>
                <w:rStyle w:val="Hyperlink"/>
                <w:noProof/>
              </w:rPr>
              <w:t>Bedömning av validitet och reliabilitet hos använda metoder och insamlade data</w:t>
            </w:r>
            <w:r w:rsidR="00634ACC">
              <w:rPr>
                <w:noProof/>
                <w:webHidden/>
              </w:rPr>
              <w:tab/>
            </w:r>
            <w:r w:rsidR="00634ACC">
              <w:rPr>
                <w:noProof/>
                <w:webHidden/>
              </w:rPr>
              <w:fldChar w:fldCharType="begin"/>
            </w:r>
            <w:r w:rsidR="00634ACC">
              <w:rPr>
                <w:noProof/>
                <w:webHidden/>
              </w:rPr>
              <w:instrText xml:space="preserve"> PAGEREF _Toc77863709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08180F71" w14:textId="77777777" w:rsidR="00634ACC" w:rsidRDefault="00F82E46">
          <w:pPr>
            <w:pStyle w:val="TOC3"/>
            <w:rPr>
              <w:rFonts w:asciiTheme="minorHAnsi" w:eastAsiaTheme="minorEastAsia" w:hAnsiTheme="minorHAnsi"/>
              <w:noProof/>
              <w:sz w:val="22"/>
            </w:rPr>
          </w:pPr>
          <w:hyperlink w:anchor="_Toc77863710" w:history="1">
            <w:r w:rsidR="00634ACC" w:rsidRPr="001569B3">
              <w:rPr>
                <w:rStyle w:val="Hyperlink"/>
                <w:noProof/>
              </w:rPr>
              <w:t>3.5.1</w:t>
            </w:r>
            <w:r w:rsidR="00634ACC">
              <w:rPr>
                <w:rFonts w:asciiTheme="minorHAnsi" w:eastAsiaTheme="minorEastAsia" w:hAnsiTheme="minorHAnsi"/>
                <w:noProof/>
                <w:sz w:val="22"/>
              </w:rPr>
              <w:tab/>
            </w:r>
            <w:r w:rsidR="00634ACC" w:rsidRPr="001569B3">
              <w:rPr>
                <w:rStyle w:val="Hyperlink"/>
                <w:noProof/>
              </w:rPr>
              <w:t>Giltigheten av metoder</w:t>
            </w:r>
            <w:r w:rsidR="00634ACC">
              <w:rPr>
                <w:noProof/>
                <w:webHidden/>
              </w:rPr>
              <w:tab/>
            </w:r>
            <w:r w:rsidR="00634ACC">
              <w:rPr>
                <w:noProof/>
                <w:webHidden/>
              </w:rPr>
              <w:fldChar w:fldCharType="begin"/>
            </w:r>
            <w:r w:rsidR="00634ACC">
              <w:rPr>
                <w:noProof/>
                <w:webHidden/>
              </w:rPr>
              <w:instrText xml:space="preserve"> PAGEREF _Toc77863710 \h </w:instrText>
            </w:r>
            <w:r w:rsidR="00634ACC">
              <w:rPr>
                <w:noProof/>
                <w:webHidden/>
              </w:rPr>
            </w:r>
            <w:r w:rsidR="00634ACC">
              <w:rPr>
                <w:noProof/>
                <w:webHidden/>
              </w:rPr>
              <w:fldChar w:fldCharType="separate"/>
            </w:r>
            <w:r w:rsidR="00634ACC">
              <w:rPr>
                <w:noProof/>
                <w:webHidden/>
              </w:rPr>
              <w:t>8</w:t>
            </w:r>
            <w:r w:rsidR="00634ACC">
              <w:rPr>
                <w:noProof/>
                <w:webHidden/>
              </w:rPr>
              <w:fldChar w:fldCharType="end"/>
            </w:r>
          </w:hyperlink>
        </w:p>
        <w:p w14:paraId="1E15141B" w14:textId="77777777" w:rsidR="00634ACC" w:rsidRDefault="00F82E46">
          <w:pPr>
            <w:pStyle w:val="TOC3"/>
            <w:rPr>
              <w:rFonts w:asciiTheme="minorHAnsi" w:eastAsiaTheme="minorEastAsia" w:hAnsiTheme="minorHAnsi"/>
              <w:noProof/>
              <w:sz w:val="22"/>
            </w:rPr>
          </w:pPr>
          <w:hyperlink w:anchor="_Toc77863711" w:history="1">
            <w:r w:rsidR="00634ACC" w:rsidRPr="001569B3">
              <w:rPr>
                <w:rStyle w:val="Hyperlink"/>
                <w:noProof/>
              </w:rPr>
              <w:t>3.5.2</w:t>
            </w:r>
            <w:r w:rsidR="00634ACC">
              <w:rPr>
                <w:rFonts w:asciiTheme="minorHAnsi" w:eastAsiaTheme="minorEastAsia" w:hAnsiTheme="minorHAnsi"/>
                <w:noProof/>
                <w:sz w:val="22"/>
              </w:rPr>
              <w:tab/>
            </w:r>
            <w:r w:rsidR="00634ACC" w:rsidRPr="001569B3">
              <w:rPr>
                <w:rStyle w:val="Hyperlink"/>
                <w:noProof/>
              </w:rPr>
              <w:t>Tillförlitlighet av metoder</w:t>
            </w:r>
            <w:r w:rsidR="00634ACC">
              <w:rPr>
                <w:noProof/>
                <w:webHidden/>
              </w:rPr>
              <w:tab/>
            </w:r>
            <w:r w:rsidR="00634ACC">
              <w:rPr>
                <w:noProof/>
                <w:webHidden/>
              </w:rPr>
              <w:fldChar w:fldCharType="begin"/>
            </w:r>
            <w:r w:rsidR="00634ACC">
              <w:rPr>
                <w:noProof/>
                <w:webHidden/>
              </w:rPr>
              <w:instrText xml:space="preserve"> PAGEREF _Toc77863711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9B1102C" w14:textId="77777777" w:rsidR="00634ACC" w:rsidRDefault="00F82E46">
          <w:pPr>
            <w:pStyle w:val="TOC3"/>
            <w:rPr>
              <w:rFonts w:asciiTheme="minorHAnsi" w:eastAsiaTheme="minorEastAsia" w:hAnsiTheme="minorHAnsi"/>
              <w:noProof/>
              <w:sz w:val="22"/>
            </w:rPr>
          </w:pPr>
          <w:hyperlink w:anchor="_Toc77863712" w:history="1">
            <w:r w:rsidR="00634ACC" w:rsidRPr="001569B3">
              <w:rPr>
                <w:rStyle w:val="Hyperlink"/>
                <w:noProof/>
              </w:rPr>
              <w:t>3.5.3</w:t>
            </w:r>
            <w:r w:rsidR="00634ACC">
              <w:rPr>
                <w:rFonts w:asciiTheme="minorHAnsi" w:eastAsiaTheme="minorEastAsia" w:hAnsiTheme="minorHAnsi"/>
                <w:noProof/>
                <w:sz w:val="22"/>
              </w:rPr>
              <w:tab/>
            </w:r>
            <w:r w:rsidR="00634ACC" w:rsidRPr="001569B3">
              <w:rPr>
                <w:rStyle w:val="Hyperlink"/>
                <w:noProof/>
              </w:rPr>
              <w:t>Giltigheten av uppgifter</w:t>
            </w:r>
            <w:r w:rsidR="00634ACC">
              <w:rPr>
                <w:noProof/>
                <w:webHidden/>
              </w:rPr>
              <w:tab/>
            </w:r>
            <w:r w:rsidR="00634ACC">
              <w:rPr>
                <w:noProof/>
                <w:webHidden/>
              </w:rPr>
              <w:fldChar w:fldCharType="begin"/>
            </w:r>
            <w:r w:rsidR="00634ACC">
              <w:rPr>
                <w:noProof/>
                <w:webHidden/>
              </w:rPr>
              <w:instrText xml:space="preserve"> PAGEREF _Toc77863712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08C642F3" w14:textId="77777777" w:rsidR="00634ACC" w:rsidRDefault="00F82E46">
          <w:pPr>
            <w:pStyle w:val="TOC3"/>
            <w:rPr>
              <w:rFonts w:asciiTheme="minorHAnsi" w:eastAsiaTheme="minorEastAsia" w:hAnsiTheme="minorHAnsi"/>
              <w:noProof/>
              <w:sz w:val="22"/>
            </w:rPr>
          </w:pPr>
          <w:hyperlink w:anchor="_Toc77863713" w:history="1">
            <w:r w:rsidR="00634ACC" w:rsidRPr="001569B3">
              <w:rPr>
                <w:rStyle w:val="Hyperlink"/>
                <w:noProof/>
              </w:rPr>
              <w:t>3.5.4</w:t>
            </w:r>
            <w:r w:rsidR="00634ACC">
              <w:rPr>
                <w:rFonts w:asciiTheme="minorHAnsi" w:eastAsiaTheme="minorEastAsia" w:hAnsiTheme="minorHAnsi"/>
                <w:noProof/>
                <w:sz w:val="22"/>
              </w:rPr>
              <w:tab/>
            </w:r>
            <w:r w:rsidR="00634ACC" w:rsidRPr="001569B3">
              <w:rPr>
                <w:rStyle w:val="Hyperlink"/>
                <w:noProof/>
              </w:rPr>
              <w:t>Tillförlitlighet av data</w:t>
            </w:r>
            <w:r w:rsidR="00634ACC">
              <w:rPr>
                <w:noProof/>
                <w:webHidden/>
              </w:rPr>
              <w:tab/>
            </w:r>
            <w:r w:rsidR="00634ACC">
              <w:rPr>
                <w:noProof/>
                <w:webHidden/>
              </w:rPr>
              <w:fldChar w:fldCharType="begin"/>
            </w:r>
            <w:r w:rsidR="00634ACC">
              <w:rPr>
                <w:noProof/>
                <w:webHidden/>
              </w:rPr>
              <w:instrText xml:space="preserve"> PAGEREF _Toc77863713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39032B63" w14:textId="77777777" w:rsidR="00634ACC" w:rsidRDefault="00F82E46">
          <w:pPr>
            <w:pStyle w:val="TOC2"/>
            <w:rPr>
              <w:rFonts w:asciiTheme="minorHAnsi" w:hAnsiTheme="minorHAnsi"/>
              <w:b w:val="0"/>
              <w:noProof/>
              <w:sz w:val="22"/>
            </w:rPr>
          </w:pPr>
          <w:hyperlink w:anchor="_Toc77863714" w:history="1">
            <w:r w:rsidR="00634ACC" w:rsidRPr="001569B3">
              <w:rPr>
                <w:rStyle w:val="Hyperlink"/>
                <w:noProof/>
              </w:rPr>
              <w:t>3.6</w:t>
            </w:r>
            <w:r w:rsidR="00634ACC">
              <w:rPr>
                <w:rFonts w:asciiTheme="minorHAnsi" w:hAnsiTheme="minorHAnsi"/>
                <w:b w:val="0"/>
                <w:noProof/>
                <w:sz w:val="22"/>
              </w:rPr>
              <w:tab/>
            </w:r>
            <w:r w:rsidR="00634ACC" w:rsidRPr="001569B3">
              <w:rPr>
                <w:rStyle w:val="Hyperlink"/>
                <w:noProof/>
              </w:rPr>
              <w:t>Metod för analys av data</w:t>
            </w:r>
            <w:r w:rsidR="00634ACC">
              <w:rPr>
                <w:noProof/>
                <w:webHidden/>
              </w:rPr>
              <w:tab/>
            </w:r>
            <w:r w:rsidR="00634ACC">
              <w:rPr>
                <w:noProof/>
                <w:webHidden/>
              </w:rPr>
              <w:fldChar w:fldCharType="begin"/>
            </w:r>
            <w:r w:rsidR="00634ACC">
              <w:rPr>
                <w:noProof/>
                <w:webHidden/>
              </w:rPr>
              <w:instrText xml:space="preserve"> PAGEREF _Toc77863714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49A436E7" w14:textId="77777777" w:rsidR="00634ACC" w:rsidRDefault="00F82E46">
          <w:pPr>
            <w:pStyle w:val="TOC3"/>
            <w:rPr>
              <w:rFonts w:asciiTheme="minorHAnsi" w:eastAsiaTheme="minorEastAsia" w:hAnsiTheme="minorHAnsi"/>
              <w:noProof/>
              <w:sz w:val="22"/>
            </w:rPr>
          </w:pPr>
          <w:hyperlink w:anchor="_Toc77863715" w:history="1">
            <w:r w:rsidR="00634ACC" w:rsidRPr="001569B3">
              <w:rPr>
                <w:rStyle w:val="Hyperlink"/>
                <w:noProof/>
              </w:rPr>
              <w:t>3.6.1</w:t>
            </w:r>
            <w:r w:rsidR="00634ACC">
              <w:rPr>
                <w:rFonts w:asciiTheme="minorHAnsi" w:eastAsiaTheme="minorEastAsia" w:hAnsiTheme="minorHAnsi"/>
                <w:noProof/>
                <w:sz w:val="22"/>
              </w:rPr>
              <w:tab/>
            </w:r>
            <w:r w:rsidR="00634ACC" w:rsidRPr="001569B3">
              <w:rPr>
                <w:rStyle w:val="Hyperlink"/>
                <w:noProof/>
              </w:rPr>
              <w:t>Dataanalys Teknik</w:t>
            </w:r>
            <w:r w:rsidR="00634ACC">
              <w:rPr>
                <w:noProof/>
                <w:webHidden/>
              </w:rPr>
              <w:tab/>
            </w:r>
            <w:r w:rsidR="00634ACC">
              <w:rPr>
                <w:noProof/>
                <w:webHidden/>
              </w:rPr>
              <w:fldChar w:fldCharType="begin"/>
            </w:r>
            <w:r w:rsidR="00634ACC">
              <w:rPr>
                <w:noProof/>
                <w:webHidden/>
              </w:rPr>
              <w:instrText xml:space="preserve"> PAGEREF _Toc77863715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3BDB0FC3" w14:textId="77777777" w:rsidR="00634ACC" w:rsidRDefault="00F82E46">
          <w:pPr>
            <w:pStyle w:val="TOC3"/>
            <w:rPr>
              <w:rFonts w:asciiTheme="minorHAnsi" w:eastAsiaTheme="minorEastAsia" w:hAnsiTheme="minorHAnsi"/>
              <w:noProof/>
              <w:sz w:val="22"/>
            </w:rPr>
          </w:pPr>
          <w:hyperlink w:anchor="_Toc77863716" w:history="1">
            <w:r w:rsidR="00634ACC" w:rsidRPr="001569B3">
              <w:rPr>
                <w:rStyle w:val="Hyperlink"/>
                <w:noProof/>
              </w:rPr>
              <w:t>3.6.2</w:t>
            </w:r>
            <w:r w:rsidR="00634ACC">
              <w:rPr>
                <w:rFonts w:asciiTheme="minorHAnsi" w:eastAsiaTheme="minorEastAsia" w:hAnsiTheme="minorHAnsi"/>
                <w:noProof/>
                <w:sz w:val="22"/>
              </w:rPr>
              <w:tab/>
            </w:r>
            <w:r w:rsidR="00634ACC" w:rsidRPr="001569B3">
              <w:rPr>
                <w:rStyle w:val="Hyperlink"/>
                <w:noProof/>
              </w:rPr>
              <w:t>Mjukvaruverktyg</w:t>
            </w:r>
            <w:r w:rsidR="00634ACC">
              <w:rPr>
                <w:noProof/>
                <w:webHidden/>
              </w:rPr>
              <w:tab/>
            </w:r>
            <w:r w:rsidR="00634ACC">
              <w:rPr>
                <w:noProof/>
                <w:webHidden/>
              </w:rPr>
              <w:fldChar w:fldCharType="begin"/>
            </w:r>
            <w:r w:rsidR="00634ACC">
              <w:rPr>
                <w:noProof/>
                <w:webHidden/>
              </w:rPr>
              <w:instrText xml:space="preserve"> PAGEREF _Toc77863716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5DF88F7E" w14:textId="77777777" w:rsidR="00634ACC" w:rsidRDefault="00F82E46">
          <w:pPr>
            <w:pStyle w:val="TOC2"/>
            <w:rPr>
              <w:rFonts w:asciiTheme="minorHAnsi" w:hAnsiTheme="minorHAnsi"/>
              <w:b w:val="0"/>
              <w:noProof/>
              <w:sz w:val="22"/>
            </w:rPr>
          </w:pPr>
          <w:hyperlink w:anchor="_Toc77863717" w:history="1">
            <w:r w:rsidR="00634ACC" w:rsidRPr="001569B3">
              <w:rPr>
                <w:rStyle w:val="Hyperlink"/>
                <w:noProof/>
              </w:rPr>
              <w:t>3.7</w:t>
            </w:r>
            <w:r w:rsidR="00634ACC">
              <w:rPr>
                <w:rFonts w:asciiTheme="minorHAnsi" w:hAnsiTheme="minorHAnsi"/>
                <w:b w:val="0"/>
                <w:noProof/>
                <w:sz w:val="22"/>
              </w:rPr>
              <w:tab/>
            </w:r>
            <w:r w:rsidR="00634ACC" w:rsidRPr="001569B3">
              <w:rPr>
                <w:rStyle w:val="Hyperlink"/>
                <w:noProof/>
              </w:rPr>
              <w:t>Utvärdering och ramverk</w:t>
            </w:r>
            <w:r w:rsidR="00634ACC">
              <w:rPr>
                <w:noProof/>
                <w:webHidden/>
              </w:rPr>
              <w:tab/>
            </w:r>
            <w:r w:rsidR="00634ACC">
              <w:rPr>
                <w:noProof/>
                <w:webHidden/>
              </w:rPr>
              <w:fldChar w:fldCharType="begin"/>
            </w:r>
            <w:r w:rsidR="00634ACC">
              <w:rPr>
                <w:noProof/>
                <w:webHidden/>
              </w:rPr>
              <w:instrText xml:space="preserve"> PAGEREF _Toc77863717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3A5C4F1" w14:textId="77777777" w:rsidR="00634ACC" w:rsidRDefault="00F82E46">
          <w:pPr>
            <w:pStyle w:val="TOC2"/>
            <w:rPr>
              <w:rFonts w:asciiTheme="minorHAnsi" w:hAnsiTheme="minorHAnsi"/>
              <w:b w:val="0"/>
              <w:noProof/>
              <w:sz w:val="22"/>
            </w:rPr>
          </w:pPr>
          <w:hyperlink w:anchor="_Toc77863718" w:history="1">
            <w:r w:rsidR="00634ACC" w:rsidRPr="001569B3">
              <w:rPr>
                <w:rStyle w:val="Hyperlink"/>
                <w:noProof/>
              </w:rPr>
              <w:t>3.8</w:t>
            </w:r>
            <w:r w:rsidR="00634ACC">
              <w:rPr>
                <w:rFonts w:asciiTheme="minorHAnsi" w:hAnsiTheme="minorHAnsi"/>
                <w:b w:val="0"/>
                <w:noProof/>
                <w:sz w:val="22"/>
              </w:rPr>
              <w:tab/>
            </w:r>
            <w:r w:rsidR="00634ACC" w:rsidRPr="001569B3">
              <w:rPr>
                <w:rStyle w:val="Hyperlink"/>
                <w:noProof/>
              </w:rPr>
              <w:t>Systemdokumentation</w:t>
            </w:r>
            <w:r w:rsidR="00634ACC">
              <w:rPr>
                <w:noProof/>
                <w:webHidden/>
              </w:rPr>
              <w:tab/>
            </w:r>
            <w:r w:rsidR="00634ACC">
              <w:rPr>
                <w:noProof/>
                <w:webHidden/>
              </w:rPr>
              <w:fldChar w:fldCharType="begin"/>
            </w:r>
            <w:r w:rsidR="00634ACC">
              <w:rPr>
                <w:noProof/>
                <w:webHidden/>
              </w:rPr>
              <w:instrText xml:space="preserve"> PAGEREF _Toc77863718 \h </w:instrText>
            </w:r>
            <w:r w:rsidR="00634ACC">
              <w:rPr>
                <w:noProof/>
                <w:webHidden/>
              </w:rPr>
            </w:r>
            <w:r w:rsidR="00634ACC">
              <w:rPr>
                <w:noProof/>
                <w:webHidden/>
              </w:rPr>
              <w:fldChar w:fldCharType="separate"/>
            </w:r>
            <w:r w:rsidR="00634ACC">
              <w:rPr>
                <w:noProof/>
                <w:webHidden/>
              </w:rPr>
              <w:t>9</w:t>
            </w:r>
            <w:r w:rsidR="00634ACC">
              <w:rPr>
                <w:noProof/>
                <w:webHidden/>
              </w:rPr>
              <w:fldChar w:fldCharType="end"/>
            </w:r>
          </w:hyperlink>
        </w:p>
        <w:p w14:paraId="2981282B" w14:textId="77777777" w:rsidR="00634ACC" w:rsidRDefault="00F82E46">
          <w:pPr>
            <w:pStyle w:val="TOC1"/>
            <w:rPr>
              <w:rFonts w:asciiTheme="minorHAnsi" w:hAnsiTheme="minorHAnsi"/>
              <w:b w:val="0"/>
              <w:noProof/>
              <w:sz w:val="22"/>
            </w:rPr>
          </w:pPr>
          <w:hyperlink w:anchor="_Toc77863719" w:history="1">
            <w:r w:rsidR="00634ACC" w:rsidRPr="001569B3">
              <w:rPr>
                <w:rStyle w:val="Hyperlink"/>
                <w:noProof/>
              </w:rPr>
              <w:t>4</w:t>
            </w:r>
            <w:r w:rsidR="00634ACC">
              <w:rPr>
                <w:rFonts w:asciiTheme="minorHAnsi" w:hAnsiTheme="minorHAnsi"/>
                <w:b w:val="0"/>
                <w:noProof/>
                <w:sz w:val="22"/>
              </w:rPr>
              <w:tab/>
            </w:r>
            <w:r w:rsidR="00634ACC" w:rsidRPr="001569B3">
              <w:rPr>
                <w:rStyle w:val="Hyperlink"/>
                <w:noProof/>
              </w:rPr>
              <w:t>Använd självförklarande rubrik [Vad gjorde du? Hur gick det till? – Välj lämplig rubrik (“Genomförande”, “Konstruktion”, ”Utveckling”  eller annat]</w:t>
            </w:r>
            <w:r w:rsidR="00634ACC">
              <w:rPr>
                <w:noProof/>
                <w:webHidden/>
              </w:rPr>
              <w:tab/>
            </w:r>
            <w:r w:rsidR="00634ACC">
              <w:rPr>
                <w:noProof/>
                <w:webHidden/>
              </w:rPr>
              <w:fldChar w:fldCharType="begin"/>
            </w:r>
            <w:r w:rsidR="00634ACC">
              <w:rPr>
                <w:noProof/>
                <w:webHidden/>
              </w:rPr>
              <w:instrText xml:space="preserve"> PAGEREF _Toc77863719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5AEED28F" w14:textId="77777777" w:rsidR="00634ACC" w:rsidRDefault="00F82E46">
          <w:pPr>
            <w:pStyle w:val="TOC2"/>
            <w:rPr>
              <w:rFonts w:asciiTheme="minorHAnsi" w:hAnsiTheme="minorHAnsi"/>
              <w:b w:val="0"/>
              <w:noProof/>
              <w:sz w:val="22"/>
            </w:rPr>
          </w:pPr>
          <w:hyperlink w:anchor="_Toc77863720" w:history="1">
            <w:r w:rsidR="00634ACC" w:rsidRPr="001569B3">
              <w:rPr>
                <w:rStyle w:val="Hyperlink"/>
                <w:noProof/>
              </w:rPr>
              <w:t>4.1</w:t>
            </w:r>
            <w:r w:rsidR="00634ACC">
              <w:rPr>
                <w:rFonts w:asciiTheme="minorHAnsi" w:hAnsiTheme="minorHAnsi"/>
                <w:b w:val="0"/>
                <w:noProof/>
                <w:sz w:val="22"/>
              </w:rPr>
              <w:tab/>
            </w:r>
            <w:r w:rsidR="00634ACC" w:rsidRPr="001569B3">
              <w:rPr>
                <w:rStyle w:val="Hyperlink"/>
                <w:noProof/>
              </w:rPr>
              <w:t>Hårdvara / Mjukvarudesign ... / modell / Simuleringsmodell och parametrar / …</w:t>
            </w:r>
            <w:r w:rsidR="00634ACC">
              <w:rPr>
                <w:noProof/>
                <w:webHidden/>
              </w:rPr>
              <w:tab/>
            </w:r>
            <w:r w:rsidR="00634ACC">
              <w:rPr>
                <w:noProof/>
                <w:webHidden/>
              </w:rPr>
              <w:fldChar w:fldCharType="begin"/>
            </w:r>
            <w:r w:rsidR="00634ACC">
              <w:rPr>
                <w:noProof/>
                <w:webHidden/>
              </w:rPr>
              <w:instrText xml:space="preserve"> PAGEREF _Toc77863720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1710A918" w14:textId="77777777" w:rsidR="00634ACC" w:rsidRDefault="00F82E46">
          <w:pPr>
            <w:pStyle w:val="TOC2"/>
            <w:rPr>
              <w:rFonts w:asciiTheme="minorHAnsi" w:hAnsiTheme="minorHAnsi"/>
              <w:b w:val="0"/>
              <w:noProof/>
              <w:sz w:val="22"/>
            </w:rPr>
          </w:pPr>
          <w:hyperlink w:anchor="_Toc77863721" w:history="1">
            <w:r w:rsidR="00634ACC" w:rsidRPr="001569B3">
              <w:rPr>
                <w:rStyle w:val="Hyperlink"/>
                <w:noProof/>
              </w:rPr>
              <w:t>4.2</w:t>
            </w:r>
            <w:r w:rsidR="00634ACC">
              <w:rPr>
                <w:rFonts w:asciiTheme="minorHAnsi" w:hAnsiTheme="minorHAnsi"/>
                <w:b w:val="0"/>
                <w:noProof/>
                <w:sz w:val="22"/>
              </w:rPr>
              <w:tab/>
            </w:r>
            <w:r w:rsidR="00634ACC" w:rsidRPr="001569B3">
              <w:rPr>
                <w:rStyle w:val="Hyperlink"/>
                <w:noProof/>
              </w:rPr>
              <w:t xml:space="preserve">Implementering </w:t>
            </w:r>
            <w:r w:rsidR="00634ACC" w:rsidRPr="001569B3">
              <w:rPr>
                <w:rStyle w:val="Hyperlink"/>
                <w:rFonts w:cs="Arial"/>
                <w:noProof/>
              </w:rPr>
              <w:t>…</w:t>
            </w:r>
            <w:r w:rsidR="00634ACC" w:rsidRPr="001569B3">
              <w:rPr>
                <w:rStyle w:val="Hyperlink"/>
                <w:noProof/>
              </w:rPr>
              <w:t xml:space="preserve"> / modellering / simulering / </w:t>
            </w:r>
            <w:r w:rsidR="00634ACC" w:rsidRPr="001569B3">
              <w:rPr>
                <w:rStyle w:val="Hyperlink"/>
                <w:rFonts w:cs="Arial"/>
                <w:noProof/>
              </w:rPr>
              <w:t>…</w:t>
            </w:r>
            <w:r w:rsidR="00634ACC">
              <w:rPr>
                <w:noProof/>
                <w:webHidden/>
              </w:rPr>
              <w:tab/>
            </w:r>
            <w:r w:rsidR="00634ACC">
              <w:rPr>
                <w:noProof/>
                <w:webHidden/>
              </w:rPr>
              <w:fldChar w:fldCharType="begin"/>
            </w:r>
            <w:r w:rsidR="00634ACC">
              <w:rPr>
                <w:noProof/>
                <w:webHidden/>
              </w:rPr>
              <w:instrText xml:space="preserve"> PAGEREF _Toc77863721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7533BBD5" w14:textId="77777777" w:rsidR="00634ACC" w:rsidRDefault="00F82E46">
          <w:pPr>
            <w:pStyle w:val="TOC1"/>
            <w:rPr>
              <w:rFonts w:asciiTheme="minorHAnsi" w:hAnsiTheme="minorHAnsi"/>
              <w:b w:val="0"/>
              <w:noProof/>
              <w:sz w:val="22"/>
            </w:rPr>
          </w:pPr>
          <w:hyperlink w:anchor="_Toc77863722" w:history="1">
            <w:r w:rsidR="00634ACC" w:rsidRPr="001569B3">
              <w:rPr>
                <w:rStyle w:val="Hyperlink"/>
                <w:noProof/>
              </w:rPr>
              <w:t>5</w:t>
            </w:r>
            <w:r w:rsidR="00634ACC">
              <w:rPr>
                <w:rFonts w:asciiTheme="minorHAnsi" w:hAnsiTheme="minorHAnsi"/>
                <w:b w:val="0"/>
                <w:noProof/>
                <w:sz w:val="22"/>
              </w:rPr>
              <w:tab/>
            </w:r>
            <w:r w:rsidR="00634ACC" w:rsidRPr="001569B3">
              <w:rPr>
                <w:rStyle w:val="Hyperlink"/>
                <w:noProof/>
              </w:rPr>
              <w:t>&lt;Resultat och Analys&gt; använd själv-förklarande rubrik</w:t>
            </w:r>
            <w:r w:rsidR="00634ACC">
              <w:rPr>
                <w:noProof/>
                <w:webHidden/>
              </w:rPr>
              <w:tab/>
            </w:r>
            <w:r w:rsidR="00634ACC">
              <w:rPr>
                <w:noProof/>
                <w:webHidden/>
              </w:rPr>
              <w:fldChar w:fldCharType="begin"/>
            </w:r>
            <w:r w:rsidR="00634ACC">
              <w:rPr>
                <w:noProof/>
                <w:webHidden/>
              </w:rPr>
              <w:instrText xml:space="preserve"> PAGEREF _Toc77863722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5CB9CA78" w14:textId="77777777" w:rsidR="00634ACC" w:rsidRDefault="00F82E46">
          <w:pPr>
            <w:pStyle w:val="TOC2"/>
            <w:rPr>
              <w:rFonts w:asciiTheme="minorHAnsi" w:hAnsiTheme="minorHAnsi"/>
              <w:b w:val="0"/>
              <w:noProof/>
              <w:sz w:val="22"/>
            </w:rPr>
          </w:pPr>
          <w:hyperlink w:anchor="_Toc77863723" w:history="1">
            <w:r w:rsidR="00634ACC" w:rsidRPr="001569B3">
              <w:rPr>
                <w:rStyle w:val="Hyperlink"/>
                <w:noProof/>
              </w:rPr>
              <w:t>5.1</w:t>
            </w:r>
            <w:r w:rsidR="00634ACC">
              <w:rPr>
                <w:rFonts w:asciiTheme="minorHAnsi" w:hAnsiTheme="minorHAnsi"/>
                <w:b w:val="0"/>
                <w:noProof/>
                <w:sz w:val="22"/>
              </w:rPr>
              <w:tab/>
            </w:r>
            <w:r w:rsidR="00634ACC" w:rsidRPr="001569B3">
              <w:rPr>
                <w:rStyle w:val="Hyperlink"/>
                <w:noProof/>
              </w:rPr>
              <w:t>Huvudsakliga resultat</w:t>
            </w:r>
            <w:r w:rsidR="00634ACC">
              <w:rPr>
                <w:noProof/>
                <w:webHidden/>
              </w:rPr>
              <w:tab/>
            </w:r>
            <w:r w:rsidR="00634ACC">
              <w:rPr>
                <w:noProof/>
                <w:webHidden/>
              </w:rPr>
              <w:fldChar w:fldCharType="begin"/>
            </w:r>
            <w:r w:rsidR="00634ACC">
              <w:rPr>
                <w:noProof/>
                <w:webHidden/>
              </w:rPr>
              <w:instrText xml:space="preserve"> PAGEREF _Toc77863723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5E99539B" w14:textId="77777777" w:rsidR="00634ACC" w:rsidRDefault="00F82E46">
          <w:pPr>
            <w:pStyle w:val="TOC2"/>
            <w:rPr>
              <w:rFonts w:asciiTheme="minorHAnsi" w:hAnsiTheme="minorHAnsi"/>
              <w:b w:val="0"/>
              <w:noProof/>
              <w:sz w:val="22"/>
            </w:rPr>
          </w:pPr>
          <w:hyperlink w:anchor="_Toc77863724" w:history="1">
            <w:r w:rsidR="00634ACC" w:rsidRPr="001569B3">
              <w:rPr>
                <w:rStyle w:val="Hyperlink"/>
                <w:noProof/>
              </w:rPr>
              <w:t>5.2</w:t>
            </w:r>
            <w:r w:rsidR="00634ACC">
              <w:rPr>
                <w:rFonts w:asciiTheme="minorHAnsi" w:hAnsiTheme="minorHAnsi"/>
                <w:b w:val="0"/>
                <w:noProof/>
                <w:sz w:val="22"/>
              </w:rPr>
              <w:tab/>
            </w:r>
            <w:r w:rsidR="00634ACC" w:rsidRPr="001569B3">
              <w:rPr>
                <w:rStyle w:val="Hyperlink"/>
                <w:noProof/>
              </w:rPr>
              <w:t>Analys av reabilitet</w:t>
            </w:r>
            <w:r w:rsidR="00634ACC">
              <w:rPr>
                <w:noProof/>
                <w:webHidden/>
              </w:rPr>
              <w:tab/>
            </w:r>
            <w:r w:rsidR="00634ACC">
              <w:rPr>
                <w:noProof/>
                <w:webHidden/>
              </w:rPr>
              <w:fldChar w:fldCharType="begin"/>
            </w:r>
            <w:r w:rsidR="00634ACC">
              <w:rPr>
                <w:noProof/>
                <w:webHidden/>
              </w:rPr>
              <w:instrText xml:space="preserve"> PAGEREF _Toc77863724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3B293E5F" w14:textId="77777777" w:rsidR="00634ACC" w:rsidRDefault="00F82E46">
          <w:pPr>
            <w:pStyle w:val="TOC2"/>
            <w:rPr>
              <w:rFonts w:asciiTheme="minorHAnsi" w:hAnsiTheme="minorHAnsi"/>
              <w:b w:val="0"/>
              <w:noProof/>
              <w:sz w:val="22"/>
            </w:rPr>
          </w:pPr>
          <w:hyperlink w:anchor="_Toc77863725" w:history="1">
            <w:r w:rsidR="00634ACC" w:rsidRPr="001569B3">
              <w:rPr>
                <w:rStyle w:val="Hyperlink"/>
                <w:noProof/>
              </w:rPr>
              <w:t>5.3</w:t>
            </w:r>
            <w:r w:rsidR="00634ACC">
              <w:rPr>
                <w:rFonts w:asciiTheme="minorHAnsi" w:hAnsiTheme="minorHAnsi"/>
                <w:b w:val="0"/>
                <w:noProof/>
                <w:sz w:val="22"/>
              </w:rPr>
              <w:tab/>
            </w:r>
            <w:r w:rsidR="00634ACC" w:rsidRPr="001569B3">
              <w:rPr>
                <w:rStyle w:val="Hyperlink"/>
                <w:noProof/>
              </w:rPr>
              <w:t>Analys av validitet</w:t>
            </w:r>
            <w:r w:rsidR="00634ACC">
              <w:rPr>
                <w:noProof/>
                <w:webHidden/>
              </w:rPr>
              <w:tab/>
            </w:r>
            <w:r w:rsidR="00634ACC">
              <w:rPr>
                <w:noProof/>
                <w:webHidden/>
              </w:rPr>
              <w:fldChar w:fldCharType="begin"/>
            </w:r>
            <w:r w:rsidR="00634ACC">
              <w:rPr>
                <w:noProof/>
                <w:webHidden/>
              </w:rPr>
              <w:instrText xml:space="preserve"> PAGEREF _Toc77863725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384A8CEB" w14:textId="77777777" w:rsidR="00634ACC" w:rsidRDefault="00F82E46">
          <w:pPr>
            <w:pStyle w:val="TOC2"/>
            <w:rPr>
              <w:rFonts w:asciiTheme="minorHAnsi" w:hAnsiTheme="minorHAnsi"/>
              <w:b w:val="0"/>
              <w:noProof/>
              <w:sz w:val="22"/>
            </w:rPr>
          </w:pPr>
          <w:hyperlink w:anchor="_Toc77863726" w:history="1">
            <w:r w:rsidR="00634ACC" w:rsidRPr="001569B3">
              <w:rPr>
                <w:rStyle w:val="Hyperlink"/>
                <w:noProof/>
              </w:rPr>
              <w:t>5.4</w:t>
            </w:r>
            <w:r w:rsidR="00634ACC">
              <w:rPr>
                <w:rFonts w:asciiTheme="minorHAnsi" w:hAnsiTheme="minorHAnsi"/>
                <w:b w:val="0"/>
                <w:noProof/>
                <w:sz w:val="22"/>
              </w:rPr>
              <w:tab/>
            </w:r>
            <w:r w:rsidR="00634ACC" w:rsidRPr="001569B3">
              <w:rPr>
                <w:rStyle w:val="Hyperlink"/>
                <w:noProof/>
              </w:rPr>
              <w:t>Diskussion</w:t>
            </w:r>
            <w:r w:rsidR="00634ACC">
              <w:rPr>
                <w:noProof/>
                <w:webHidden/>
              </w:rPr>
              <w:tab/>
            </w:r>
            <w:r w:rsidR="00634ACC">
              <w:rPr>
                <w:noProof/>
                <w:webHidden/>
              </w:rPr>
              <w:fldChar w:fldCharType="begin"/>
            </w:r>
            <w:r w:rsidR="00634ACC">
              <w:rPr>
                <w:noProof/>
                <w:webHidden/>
              </w:rPr>
              <w:instrText xml:space="preserve"> PAGEREF _Toc77863726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1F0CD503" w14:textId="77777777" w:rsidR="00634ACC" w:rsidRDefault="00F82E46">
          <w:pPr>
            <w:pStyle w:val="TOC1"/>
            <w:rPr>
              <w:rFonts w:asciiTheme="minorHAnsi" w:hAnsiTheme="minorHAnsi"/>
              <w:b w:val="0"/>
              <w:noProof/>
              <w:sz w:val="22"/>
            </w:rPr>
          </w:pPr>
          <w:hyperlink w:anchor="_Toc77863727" w:history="1">
            <w:r w:rsidR="00634ACC" w:rsidRPr="001569B3">
              <w:rPr>
                <w:rStyle w:val="Hyperlink"/>
                <w:noProof/>
              </w:rPr>
              <w:t>6</w:t>
            </w:r>
            <w:r w:rsidR="00634ACC">
              <w:rPr>
                <w:rFonts w:asciiTheme="minorHAnsi" w:hAnsiTheme="minorHAnsi"/>
                <w:b w:val="0"/>
                <w:noProof/>
                <w:sz w:val="22"/>
              </w:rPr>
              <w:tab/>
            </w:r>
            <w:r w:rsidR="00634ACC" w:rsidRPr="001569B3">
              <w:rPr>
                <w:rStyle w:val="Hyperlink"/>
                <w:noProof/>
              </w:rPr>
              <w:t>Slutsats och framtida arbete &lt;Slutsatser och fortsatt arbete&gt; Använd själv-förklarande rubrik</w:t>
            </w:r>
            <w:r w:rsidR="00634ACC">
              <w:rPr>
                <w:noProof/>
                <w:webHidden/>
              </w:rPr>
              <w:tab/>
            </w:r>
            <w:r w:rsidR="00634ACC">
              <w:rPr>
                <w:noProof/>
                <w:webHidden/>
              </w:rPr>
              <w:fldChar w:fldCharType="begin"/>
            </w:r>
            <w:r w:rsidR="00634ACC">
              <w:rPr>
                <w:noProof/>
                <w:webHidden/>
              </w:rPr>
              <w:instrText xml:space="preserve"> PAGEREF _Toc77863727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4A548C10" w14:textId="77777777" w:rsidR="00634ACC" w:rsidRDefault="00F82E46">
          <w:pPr>
            <w:pStyle w:val="TOC2"/>
            <w:rPr>
              <w:rFonts w:asciiTheme="minorHAnsi" w:hAnsiTheme="minorHAnsi"/>
              <w:b w:val="0"/>
              <w:noProof/>
              <w:sz w:val="22"/>
            </w:rPr>
          </w:pPr>
          <w:hyperlink w:anchor="_Toc77863728" w:history="1">
            <w:r w:rsidR="00634ACC" w:rsidRPr="001569B3">
              <w:rPr>
                <w:rStyle w:val="Hyperlink"/>
                <w:noProof/>
              </w:rPr>
              <w:t>6.1</w:t>
            </w:r>
            <w:r w:rsidR="00634ACC">
              <w:rPr>
                <w:rFonts w:asciiTheme="minorHAnsi" w:hAnsiTheme="minorHAnsi"/>
                <w:b w:val="0"/>
                <w:noProof/>
                <w:sz w:val="22"/>
              </w:rPr>
              <w:tab/>
            </w:r>
            <w:r w:rsidR="00634ACC" w:rsidRPr="001569B3">
              <w:rPr>
                <w:rStyle w:val="Hyperlink"/>
                <w:noProof/>
              </w:rPr>
              <w:t>Slutsatser</w:t>
            </w:r>
            <w:r w:rsidR="00634ACC">
              <w:rPr>
                <w:noProof/>
                <w:webHidden/>
              </w:rPr>
              <w:tab/>
            </w:r>
            <w:r w:rsidR="00634ACC">
              <w:rPr>
                <w:noProof/>
                <w:webHidden/>
              </w:rPr>
              <w:fldChar w:fldCharType="begin"/>
            </w:r>
            <w:r w:rsidR="00634ACC">
              <w:rPr>
                <w:noProof/>
                <w:webHidden/>
              </w:rPr>
              <w:instrText xml:space="preserve"> PAGEREF _Toc77863728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288E0F97" w14:textId="77777777" w:rsidR="00634ACC" w:rsidRDefault="00F82E46">
          <w:pPr>
            <w:pStyle w:val="TOC2"/>
            <w:rPr>
              <w:rFonts w:asciiTheme="minorHAnsi" w:hAnsiTheme="minorHAnsi"/>
              <w:b w:val="0"/>
              <w:noProof/>
              <w:sz w:val="22"/>
            </w:rPr>
          </w:pPr>
          <w:hyperlink w:anchor="_Toc77863729" w:history="1">
            <w:r w:rsidR="00634ACC" w:rsidRPr="001569B3">
              <w:rPr>
                <w:rStyle w:val="Hyperlink"/>
                <w:noProof/>
              </w:rPr>
              <w:t>6.2</w:t>
            </w:r>
            <w:r w:rsidR="00634ACC">
              <w:rPr>
                <w:rFonts w:asciiTheme="minorHAnsi" w:hAnsiTheme="minorHAnsi"/>
                <w:b w:val="0"/>
                <w:noProof/>
                <w:sz w:val="22"/>
              </w:rPr>
              <w:tab/>
            </w:r>
            <w:r w:rsidR="00634ACC" w:rsidRPr="001569B3">
              <w:rPr>
                <w:rStyle w:val="Hyperlink"/>
                <w:noProof/>
              </w:rPr>
              <w:t>Begränsande faktorer</w:t>
            </w:r>
            <w:r w:rsidR="00634ACC">
              <w:rPr>
                <w:noProof/>
                <w:webHidden/>
              </w:rPr>
              <w:tab/>
            </w:r>
            <w:r w:rsidR="00634ACC">
              <w:rPr>
                <w:noProof/>
                <w:webHidden/>
              </w:rPr>
              <w:fldChar w:fldCharType="begin"/>
            </w:r>
            <w:r w:rsidR="00634ACC">
              <w:rPr>
                <w:noProof/>
                <w:webHidden/>
              </w:rPr>
              <w:instrText xml:space="preserve"> PAGEREF _Toc77863729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6CF8DC29" w14:textId="77777777" w:rsidR="00634ACC" w:rsidRDefault="00F82E46">
          <w:pPr>
            <w:pStyle w:val="TOC2"/>
            <w:rPr>
              <w:rFonts w:asciiTheme="minorHAnsi" w:hAnsiTheme="minorHAnsi"/>
              <w:b w:val="0"/>
              <w:noProof/>
              <w:sz w:val="22"/>
            </w:rPr>
          </w:pPr>
          <w:hyperlink w:anchor="_Toc77863730" w:history="1">
            <w:r w:rsidR="00634ACC" w:rsidRPr="001569B3">
              <w:rPr>
                <w:rStyle w:val="Hyperlink"/>
                <w:noProof/>
              </w:rPr>
              <w:t>6.3</w:t>
            </w:r>
            <w:r w:rsidR="00634ACC">
              <w:rPr>
                <w:rFonts w:asciiTheme="minorHAnsi" w:hAnsiTheme="minorHAnsi"/>
                <w:b w:val="0"/>
                <w:noProof/>
                <w:sz w:val="22"/>
              </w:rPr>
              <w:tab/>
            </w:r>
            <w:r w:rsidR="00634ACC" w:rsidRPr="001569B3">
              <w:rPr>
                <w:rStyle w:val="Hyperlink"/>
                <w:noProof/>
              </w:rPr>
              <w:t>Framtida arbete</w:t>
            </w:r>
            <w:r w:rsidR="00634ACC">
              <w:rPr>
                <w:noProof/>
                <w:webHidden/>
              </w:rPr>
              <w:tab/>
            </w:r>
            <w:r w:rsidR="00634ACC">
              <w:rPr>
                <w:noProof/>
                <w:webHidden/>
              </w:rPr>
              <w:fldChar w:fldCharType="begin"/>
            </w:r>
            <w:r w:rsidR="00634ACC">
              <w:rPr>
                <w:noProof/>
                <w:webHidden/>
              </w:rPr>
              <w:instrText xml:space="preserve"> PAGEREF _Toc77863730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2222F59A" w14:textId="77777777" w:rsidR="00634ACC" w:rsidRDefault="00F82E46">
          <w:pPr>
            <w:pStyle w:val="TOC2"/>
            <w:rPr>
              <w:rFonts w:asciiTheme="minorHAnsi" w:hAnsiTheme="minorHAnsi"/>
              <w:b w:val="0"/>
              <w:noProof/>
              <w:sz w:val="22"/>
            </w:rPr>
          </w:pPr>
          <w:hyperlink w:anchor="_Toc77863731" w:history="1">
            <w:r w:rsidR="00634ACC" w:rsidRPr="001569B3">
              <w:rPr>
                <w:rStyle w:val="Hyperlink"/>
                <w:noProof/>
              </w:rPr>
              <w:t>6.4</w:t>
            </w:r>
            <w:r w:rsidR="00634ACC">
              <w:rPr>
                <w:rFonts w:asciiTheme="minorHAnsi" w:hAnsiTheme="minorHAnsi"/>
                <w:b w:val="0"/>
                <w:noProof/>
                <w:sz w:val="22"/>
              </w:rPr>
              <w:tab/>
            </w:r>
            <w:r w:rsidR="00634ACC" w:rsidRPr="001569B3">
              <w:rPr>
                <w:rStyle w:val="Hyperlink"/>
                <w:noProof/>
              </w:rPr>
              <w:t>Reflektioner</w:t>
            </w:r>
            <w:r w:rsidR="00634ACC">
              <w:rPr>
                <w:noProof/>
                <w:webHidden/>
              </w:rPr>
              <w:tab/>
            </w:r>
            <w:r w:rsidR="00634ACC">
              <w:rPr>
                <w:noProof/>
                <w:webHidden/>
              </w:rPr>
              <w:fldChar w:fldCharType="begin"/>
            </w:r>
            <w:r w:rsidR="00634ACC">
              <w:rPr>
                <w:noProof/>
                <w:webHidden/>
              </w:rPr>
              <w:instrText xml:space="preserve"> PAGEREF _Toc77863731 \h </w:instrText>
            </w:r>
            <w:r w:rsidR="00634ACC">
              <w:rPr>
                <w:noProof/>
                <w:webHidden/>
              </w:rPr>
            </w:r>
            <w:r w:rsidR="00634ACC">
              <w:rPr>
                <w:noProof/>
                <w:webHidden/>
              </w:rPr>
              <w:fldChar w:fldCharType="separate"/>
            </w:r>
            <w:r w:rsidR="00634ACC">
              <w:rPr>
                <w:noProof/>
                <w:webHidden/>
              </w:rPr>
              <w:t>15</w:t>
            </w:r>
            <w:r w:rsidR="00634ACC">
              <w:rPr>
                <w:noProof/>
                <w:webHidden/>
              </w:rPr>
              <w:fldChar w:fldCharType="end"/>
            </w:r>
          </w:hyperlink>
        </w:p>
        <w:p w14:paraId="3234CD38" w14:textId="77777777" w:rsidR="00634ACC" w:rsidRDefault="00F82E46">
          <w:pPr>
            <w:pStyle w:val="TOC1"/>
            <w:rPr>
              <w:rFonts w:asciiTheme="minorHAnsi" w:hAnsiTheme="minorHAnsi"/>
              <w:b w:val="0"/>
              <w:noProof/>
              <w:sz w:val="22"/>
            </w:rPr>
          </w:pPr>
          <w:hyperlink w:anchor="_Toc77863732" w:history="1">
            <w:r w:rsidR="00634ACC" w:rsidRPr="001569B3">
              <w:rPr>
                <w:rStyle w:val="Hyperlink"/>
                <w:noProof/>
              </w:rPr>
              <w:t>Referenser</w:t>
            </w:r>
            <w:r w:rsidR="00634ACC">
              <w:rPr>
                <w:noProof/>
                <w:webHidden/>
              </w:rPr>
              <w:tab/>
            </w:r>
            <w:r w:rsidR="00634ACC">
              <w:rPr>
                <w:noProof/>
                <w:webHidden/>
              </w:rPr>
              <w:fldChar w:fldCharType="begin"/>
            </w:r>
            <w:r w:rsidR="00634ACC">
              <w:rPr>
                <w:noProof/>
                <w:webHidden/>
              </w:rPr>
              <w:instrText xml:space="preserve"> PAGEREF _Toc77863732 \h </w:instrText>
            </w:r>
            <w:r w:rsidR="00634ACC">
              <w:rPr>
                <w:noProof/>
                <w:webHidden/>
              </w:rPr>
            </w:r>
            <w:r w:rsidR="00634ACC">
              <w:rPr>
                <w:noProof/>
                <w:webHidden/>
              </w:rPr>
              <w:fldChar w:fldCharType="separate"/>
            </w:r>
            <w:r w:rsidR="00634ACC">
              <w:rPr>
                <w:noProof/>
                <w:webHidden/>
              </w:rPr>
              <w:t>17</w:t>
            </w:r>
            <w:r w:rsidR="00634ACC">
              <w:rPr>
                <w:noProof/>
                <w:webHidden/>
              </w:rPr>
              <w:fldChar w:fldCharType="end"/>
            </w:r>
          </w:hyperlink>
        </w:p>
        <w:p w14:paraId="2EB1A0A1" w14:textId="77777777" w:rsidR="00634ACC" w:rsidRDefault="00F82E46">
          <w:pPr>
            <w:pStyle w:val="TOC1"/>
            <w:rPr>
              <w:rFonts w:asciiTheme="minorHAnsi" w:hAnsiTheme="minorHAnsi"/>
              <w:b w:val="0"/>
              <w:noProof/>
              <w:sz w:val="22"/>
            </w:rPr>
          </w:pPr>
          <w:hyperlink w:anchor="_Toc77863733" w:history="1">
            <w:r w:rsidR="00634ACC" w:rsidRPr="001569B3">
              <w:rPr>
                <w:rStyle w:val="Hyperlink"/>
                <w:noProof/>
              </w:rPr>
              <w:t>Appendix A: xxx</w:t>
            </w:r>
            <w:r w:rsidR="00634ACC">
              <w:rPr>
                <w:noProof/>
                <w:webHidden/>
              </w:rPr>
              <w:tab/>
            </w:r>
            <w:r w:rsidR="00634ACC">
              <w:rPr>
                <w:noProof/>
                <w:webHidden/>
              </w:rPr>
              <w:fldChar w:fldCharType="begin"/>
            </w:r>
            <w:r w:rsidR="00634ACC">
              <w:rPr>
                <w:noProof/>
                <w:webHidden/>
              </w:rPr>
              <w:instrText xml:space="preserve"> PAGEREF _Toc77863733 \h </w:instrText>
            </w:r>
            <w:r w:rsidR="00634ACC">
              <w:rPr>
                <w:noProof/>
                <w:webHidden/>
              </w:rPr>
            </w:r>
            <w:r w:rsidR="00634ACC">
              <w:rPr>
                <w:noProof/>
                <w:webHidden/>
              </w:rPr>
              <w:fldChar w:fldCharType="separate"/>
            </w:r>
            <w:r w:rsidR="00634ACC">
              <w:rPr>
                <w:noProof/>
                <w:webHidden/>
              </w:rPr>
              <w:t>18</w:t>
            </w:r>
            <w:r w:rsidR="00634ACC">
              <w:rPr>
                <w:noProof/>
                <w:webHidden/>
              </w:rPr>
              <w:fldChar w:fldCharType="end"/>
            </w:r>
          </w:hyperlink>
        </w:p>
        <w:p w14:paraId="6F6C1EAC" w14:textId="77777777" w:rsidR="00634ACC" w:rsidRDefault="00F82E46">
          <w:pPr>
            <w:pStyle w:val="TOC1"/>
            <w:rPr>
              <w:rFonts w:asciiTheme="minorHAnsi" w:hAnsiTheme="minorHAnsi"/>
              <w:b w:val="0"/>
              <w:noProof/>
              <w:sz w:val="22"/>
            </w:rPr>
          </w:pPr>
          <w:hyperlink w:anchor="_Toc77863734" w:history="1">
            <w:r w:rsidR="00634ACC" w:rsidRPr="001569B3">
              <w:rPr>
                <w:rStyle w:val="Hyperlink"/>
                <w:noProof/>
              </w:rPr>
              <w:t>Appendix B: yyy</w:t>
            </w:r>
            <w:r w:rsidR="00634ACC">
              <w:rPr>
                <w:noProof/>
                <w:webHidden/>
              </w:rPr>
              <w:tab/>
            </w:r>
            <w:r w:rsidR="00634ACC">
              <w:rPr>
                <w:noProof/>
                <w:webHidden/>
              </w:rPr>
              <w:fldChar w:fldCharType="begin"/>
            </w:r>
            <w:r w:rsidR="00634ACC">
              <w:rPr>
                <w:noProof/>
                <w:webHidden/>
              </w:rPr>
              <w:instrText xml:space="preserve"> PAGEREF _Toc77863734 \h </w:instrText>
            </w:r>
            <w:r w:rsidR="00634ACC">
              <w:rPr>
                <w:noProof/>
                <w:webHidden/>
              </w:rPr>
            </w:r>
            <w:r w:rsidR="00634ACC">
              <w:rPr>
                <w:noProof/>
                <w:webHidden/>
              </w:rPr>
              <w:fldChar w:fldCharType="separate"/>
            </w:r>
            <w:r w:rsidR="00634ACC">
              <w:rPr>
                <w:noProof/>
                <w:webHidden/>
              </w:rPr>
              <w:t>19</w:t>
            </w:r>
            <w:r w:rsidR="00634ACC">
              <w:rPr>
                <w:noProof/>
                <w:webHidden/>
              </w:rPr>
              <w:fldChar w:fldCharType="end"/>
            </w:r>
          </w:hyperlink>
        </w:p>
        <w:p w14:paraId="6C95C60C" w14:textId="21E192B0" w:rsidR="00634ACC" w:rsidRDefault="00634ACC">
          <w:r>
            <w:rPr>
              <w:b/>
              <w:bCs/>
              <w:noProof/>
            </w:rPr>
            <w:fldChar w:fldCharType="end"/>
          </w:r>
        </w:p>
      </w:sdtContent>
    </w:sdt>
    <w:p w14:paraId="276693E2" w14:textId="77777777" w:rsidR="00500F28" w:rsidRDefault="00500F28" w:rsidP="00500F28">
      <w:pPr>
        <w:pStyle w:val="NoSpacing"/>
        <w:tabs>
          <w:tab w:val="right" w:leader="dot" w:pos="7938"/>
        </w:tabs>
        <w:ind w:left="720"/>
        <w:rPr>
          <w:rFonts w:ascii="Times New Roman" w:hAnsi="Times New Roman" w:cs="Times New Roman"/>
          <w:sz w:val="24"/>
          <w:szCs w:val="24"/>
        </w:rPr>
      </w:pPr>
    </w:p>
    <w:p w14:paraId="25440385" w14:textId="77777777" w:rsidR="00500F28" w:rsidRDefault="00500F28" w:rsidP="00FB1A90">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14:paraId="3D47C48E" w14:textId="110B639B" w:rsidR="00500F28" w:rsidRPr="00FD591A" w:rsidRDefault="00500F28" w:rsidP="00FB1A90">
      <w:pPr>
        <w:pStyle w:val="Unnumberedheading1"/>
      </w:pPr>
      <w:bookmarkStart w:id="24" w:name="_Toc77863533"/>
      <w:bookmarkStart w:id="25" w:name="_Toc77863672"/>
      <w:r w:rsidRPr="00FD591A">
        <w:lastRenderedPageBreak/>
        <w:t>List</w:t>
      </w:r>
      <w:r w:rsidR="007914CD">
        <w:t>a på figurer</w:t>
      </w:r>
      <w:bookmarkEnd w:id="24"/>
      <w:bookmarkEnd w:id="25"/>
    </w:p>
    <w:p w14:paraId="580984E3" w14:textId="77777777" w:rsidR="00670E00" w:rsidRDefault="00670E00">
      <w:pPr>
        <w:pStyle w:val="TableofFigures"/>
        <w:rPr>
          <w:rFonts w:asciiTheme="minorHAnsi" w:hAnsiTheme="minorHAnsi"/>
          <w:noProof/>
          <w:sz w:val="22"/>
        </w:rPr>
      </w:pPr>
      <w:r>
        <w:rPr>
          <w:szCs w:val="24"/>
        </w:rPr>
        <w:fldChar w:fldCharType="begin"/>
      </w:r>
      <w:r>
        <w:rPr>
          <w:szCs w:val="24"/>
        </w:rPr>
        <w:instrText xml:space="preserve"> TOC \h \z \c "Figur" </w:instrText>
      </w:r>
      <w:r>
        <w:rPr>
          <w:szCs w:val="24"/>
        </w:rPr>
        <w:fldChar w:fldCharType="separate"/>
      </w:r>
      <w:hyperlink w:anchor="_Toc77867132" w:history="1">
        <w:r w:rsidRPr="00DF5CB3">
          <w:rPr>
            <w:rStyle w:val="Hyperlink"/>
            <w:noProof/>
          </w:rPr>
          <w:t>Figur 2</w:t>
        </w:r>
        <w:r w:rsidRPr="00DF5CB3">
          <w:rPr>
            <w:rStyle w:val="Hyperlink"/>
            <w:noProof/>
          </w:rPr>
          <w:noBreakHyphen/>
          <w:t xml:space="preserve">1: </w:t>
        </w:r>
        <w:r>
          <w:rPr>
            <w:rFonts w:asciiTheme="minorHAnsi" w:hAnsiTheme="minorHAnsi"/>
            <w:noProof/>
            <w:sz w:val="22"/>
          </w:rPr>
          <w:tab/>
        </w:r>
        <w:r w:rsidRPr="00DF5CB3">
          <w:rPr>
            <w:rStyle w:val="Hyperlink"/>
            <w:noProof/>
          </w:rPr>
          <w:t>Massor av stärnor</w:t>
        </w:r>
        <w:r>
          <w:rPr>
            <w:noProof/>
            <w:webHidden/>
          </w:rPr>
          <w:tab/>
        </w:r>
        <w:r>
          <w:rPr>
            <w:noProof/>
            <w:webHidden/>
          </w:rPr>
          <w:fldChar w:fldCharType="begin"/>
        </w:r>
        <w:r>
          <w:rPr>
            <w:noProof/>
            <w:webHidden/>
          </w:rPr>
          <w:instrText xml:space="preserve"> PAGEREF _Toc77867132 \h </w:instrText>
        </w:r>
        <w:r>
          <w:rPr>
            <w:noProof/>
            <w:webHidden/>
          </w:rPr>
        </w:r>
        <w:r>
          <w:rPr>
            <w:noProof/>
            <w:webHidden/>
          </w:rPr>
          <w:fldChar w:fldCharType="separate"/>
        </w:r>
        <w:r>
          <w:rPr>
            <w:noProof/>
            <w:webHidden/>
          </w:rPr>
          <w:t>5</w:t>
        </w:r>
        <w:r>
          <w:rPr>
            <w:noProof/>
            <w:webHidden/>
          </w:rPr>
          <w:fldChar w:fldCharType="end"/>
        </w:r>
      </w:hyperlink>
    </w:p>
    <w:p w14:paraId="003BEBC9" w14:textId="77777777" w:rsidR="00670E00" w:rsidRDefault="00F82E46">
      <w:pPr>
        <w:pStyle w:val="TableofFigures"/>
        <w:rPr>
          <w:rFonts w:asciiTheme="minorHAnsi" w:hAnsiTheme="minorHAnsi"/>
          <w:noProof/>
          <w:sz w:val="22"/>
        </w:rPr>
      </w:pPr>
      <w:hyperlink w:anchor="_Toc77867133" w:history="1">
        <w:r w:rsidR="00670E00" w:rsidRPr="00DF5CB3">
          <w:rPr>
            <w:rStyle w:val="Hyperlink"/>
            <w:noProof/>
          </w:rPr>
          <w:t>Figur 3</w:t>
        </w:r>
        <w:r w:rsidR="00670E00" w:rsidRPr="00DF5CB3">
          <w:rPr>
            <w:rStyle w:val="Hyperlink"/>
            <w:noProof/>
          </w:rPr>
          <w:noBreakHyphen/>
          <w:t xml:space="preserve">1: </w:t>
        </w:r>
        <w:r w:rsidR="00670E00">
          <w:rPr>
            <w:rFonts w:asciiTheme="minorHAnsi" w:hAnsiTheme="minorHAnsi"/>
            <w:noProof/>
            <w:sz w:val="22"/>
          </w:rPr>
          <w:tab/>
        </w:r>
        <w:r w:rsidR="00670E00" w:rsidRPr="00DF5CB3">
          <w:rPr>
            <w:rStyle w:val="Hyperlink"/>
            <w:noProof/>
          </w:rPr>
          <w:t>Fforskningsprocess</w:t>
        </w:r>
        <w:r w:rsidR="00670E00">
          <w:rPr>
            <w:noProof/>
            <w:webHidden/>
          </w:rPr>
          <w:tab/>
        </w:r>
        <w:r w:rsidR="00670E00">
          <w:rPr>
            <w:noProof/>
            <w:webHidden/>
          </w:rPr>
          <w:fldChar w:fldCharType="begin"/>
        </w:r>
        <w:r w:rsidR="00670E00">
          <w:rPr>
            <w:noProof/>
            <w:webHidden/>
          </w:rPr>
          <w:instrText xml:space="preserve"> PAGEREF _Toc77867133 \h </w:instrText>
        </w:r>
        <w:r w:rsidR="00670E00">
          <w:rPr>
            <w:noProof/>
            <w:webHidden/>
          </w:rPr>
        </w:r>
        <w:r w:rsidR="00670E00">
          <w:rPr>
            <w:noProof/>
            <w:webHidden/>
          </w:rPr>
          <w:fldChar w:fldCharType="separate"/>
        </w:r>
        <w:r w:rsidR="00670E00">
          <w:rPr>
            <w:noProof/>
            <w:webHidden/>
          </w:rPr>
          <w:t>7</w:t>
        </w:r>
        <w:r w:rsidR="00670E00">
          <w:rPr>
            <w:noProof/>
            <w:webHidden/>
          </w:rPr>
          <w:fldChar w:fldCharType="end"/>
        </w:r>
      </w:hyperlink>
    </w:p>
    <w:p w14:paraId="15D1200A" w14:textId="77777777" w:rsidR="00670E00" w:rsidRDefault="00F82E46">
      <w:pPr>
        <w:pStyle w:val="TableofFigures"/>
        <w:rPr>
          <w:rFonts w:asciiTheme="minorHAnsi" w:hAnsiTheme="minorHAnsi"/>
          <w:noProof/>
          <w:sz w:val="22"/>
        </w:rPr>
      </w:pPr>
      <w:hyperlink w:anchor="_Toc77867134" w:history="1">
        <w:r w:rsidR="00670E00" w:rsidRPr="00DF5CB3">
          <w:rPr>
            <w:rStyle w:val="Hyperlink"/>
            <w:noProof/>
          </w:rPr>
          <w:t>Figur 4</w:t>
        </w:r>
        <w:r w:rsidR="00670E00" w:rsidRPr="00DF5CB3">
          <w:rPr>
            <w:rStyle w:val="Hyperlink"/>
            <w:noProof/>
          </w:rPr>
          <w:noBreakHyphen/>
          <w:t xml:space="preserve">1: </w:t>
        </w:r>
        <w:r w:rsidR="00670E00">
          <w:rPr>
            <w:rFonts w:asciiTheme="minorHAnsi" w:hAnsiTheme="minorHAnsi"/>
            <w:noProof/>
            <w:sz w:val="22"/>
          </w:rPr>
          <w:tab/>
        </w:r>
        <w:r w:rsidR="00670E00" w:rsidRPr="00DF5CB3">
          <w:rPr>
            <w:rStyle w:val="Hyperlink"/>
            <w:noProof/>
          </w:rPr>
          <w:t>Hemsida</w:t>
        </w:r>
        <w:r w:rsidR="00670E00">
          <w:rPr>
            <w:noProof/>
            <w:webHidden/>
          </w:rPr>
          <w:tab/>
        </w:r>
        <w:r w:rsidR="00670E00">
          <w:rPr>
            <w:noProof/>
            <w:webHidden/>
          </w:rPr>
          <w:fldChar w:fldCharType="begin"/>
        </w:r>
        <w:r w:rsidR="00670E00">
          <w:rPr>
            <w:noProof/>
            <w:webHidden/>
          </w:rPr>
          <w:instrText xml:space="preserve"> PAGEREF _Toc77867134 \h </w:instrText>
        </w:r>
        <w:r w:rsidR="00670E00">
          <w:rPr>
            <w:noProof/>
            <w:webHidden/>
          </w:rPr>
        </w:r>
        <w:r w:rsidR="00670E00">
          <w:rPr>
            <w:noProof/>
            <w:webHidden/>
          </w:rPr>
          <w:fldChar w:fldCharType="separate"/>
        </w:r>
        <w:r w:rsidR="00670E00">
          <w:rPr>
            <w:noProof/>
            <w:webHidden/>
          </w:rPr>
          <w:t>11</w:t>
        </w:r>
        <w:r w:rsidR="00670E00">
          <w:rPr>
            <w:noProof/>
            <w:webHidden/>
          </w:rPr>
          <w:fldChar w:fldCharType="end"/>
        </w:r>
      </w:hyperlink>
    </w:p>
    <w:p w14:paraId="1ABFEE5D" w14:textId="15A948F9" w:rsidR="00500F28" w:rsidRPr="00500F28" w:rsidRDefault="00670E00" w:rsidP="00500F28">
      <w:pPr>
        <w:pStyle w:val="BodyText"/>
        <w:rPr>
          <w:szCs w:val="24"/>
        </w:rPr>
      </w:pPr>
      <w:r>
        <w:rPr>
          <w:sz w:val="24"/>
          <w:szCs w:val="24"/>
        </w:rPr>
        <w:fldChar w:fldCharType="end"/>
      </w:r>
    </w:p>
    <w:p w14:paraId="50282540" w14:textId="77777777" w:rsidR="00500F28" w:rsidRPr="00500F28" w:rsidRDefault="00500F28" w:rsidP="00500F28">
      <w:pPr>
        <w:pStyle w:val="BodyText"/>
      </w:pPr>
    </w:p>
    <w:p w14:paraId="2F29DC52" w14:textId="77777777" w:rsidR="00500F28" w:rsidRPr="00500F28" w:rsidRDefault="00500F28" w:rsidP="00500F28">
      <w:pPr>
        <w:pStyle w:val="BodyText"/>
      </w:pPr>
    </w:p>
    <w:p w14:paraId="73F607FC" w14:textId="77777777" w:rsidR="00500F28" w:rsidRPr="00FD591A" w:rsidRDefault="00500F28" w:rsidP="00FB1A90">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409D325A" w14:textId="47979839" w:rsidR="00500F28" w:rsidRPr="00173EFF" w:rsidRDefault="00500F28" w:rsidP="00FB1A90">
      <w:pPr>
        <w:pStyle w:val="Unnumberedheading1"/>
      </w:pPr>
      <w:bookmarkStart w:id="26" w:name="_Toc77863534"/>
      <w:bookmarkStart w:id="27" w:name="_Toc77863673"/>
      <w:r w:rsidRPr="00173EFF">
        <w:lastRenderedPageBreak/>
        <w:t>List</w:t>
      </w:r>
      <w:r w:rsidR="007914CD" w:rsidRPr="00173EFF">
        <w:t>a på tabeller</w:t>
      </w:r>
      <w:bookmarkEnd w:id="26"/>
      <w:bookmarkEnd w:id="27"/>
    </w:p>
    <w:p w14:paraId="278478BB" w14:textId="77777777" w:rsidR="00634ACC" w:rsidRDefault="00776807">
      <w:pPr>
        <w:pStyle w:val="TableofFigures"/>
        <w:rPr>
          <w:rFonts w:asciiTheme="minorHAnsi" w:hAnsiTheme="minorHAnsi"/>
          <w:noProof/>
          <w:sz w:val="22"/>
        </w:rPr>
      </w:pPr>
      <w:r>
        <w:fldChar w:fldCharType="begin"/>
      </w:r>
      <w:r>
        <w:instrText xml:space="preserve"> TOC \h \z \c "Tabell" </w:instrText>
      </w:r>
      <w:r>
        <w:fldChar w:fldCharType="separate"/>
      </w:r>
      <w:hyperlink w:anchor="_Toc77863596" w:history="1">
        <w:r w:rsidR="00634ACC" w:rsidRPr="001A26D8">
          <w:rPr>
            <w:rStyle w:val="Hyperlink"/>
            <w:noProof/>
          </w:rPr>
          <w:t>Tabell 2</w:t>
        </w:r>
        <w:r w:rsidR="00634ACC" w:rsidRPr="001A26D8">
          <w:rPr>
            <w:rStyle w:val="Hyperlink"/>
            <w:noProof/>
          </w:rPr>
          <w:noBreakHyphen/>
          <w:t>1:</w:t>
        </w:r>
        <w:r w:rsidR="00634ACC">
          <w:rPr>
            <w:rFonts w:asciiTheme="minorHAnsi" w:hAnsiTheme="minorHAnsi"/>
            <w:noProof/>
            <w:sz w:val="22"/>
          </w:rPr>
          <w:tab/>
        </w:r>
        <w:r w:rsidR="00634ACC" w:rsidRPr="001A26D8">
          <w:rPr>
            <w:rStyle w:val="Hyperlink"/>
            <w:noProof/>
          </w:rPr>
          <w:t>xxxx egenskaper</w:t>
        </w:r>
        <w:r w:rsidR="00634ACC">
          <w:rPr>
            <w:noProof/>
            <w:webHidden/>
          </w:rPr>
          <w:tab/>
        </w:r>
        <w:r w:rsidR="00634ACC">
          <w:rPr>
            <w:noProof/>
            <w:webHidden/>
          </w:rPr>
          <w:fldChar w:fldCharType="begin"/>
        </w:r>
        <w:r w:rsidR="00634ACC">
          <w:rPr>
            <w:noProof/>
            <w:webHidden/>
          </w:rPr>
          <w:instrText xml:space="preserve"> PAGEREF _Toc77863596 \h </w:instrText>
        </w:r>
        <w:r w:rsidR="00634ACC">
          <w:rPr>
            <w:noProof/>
            <w:webHidden/>
          </w:rPr>
        </w:r>
        <w:r w:rsidR="00634ACC">
          <w:rPr>
            <w:noProof/>
            <w:webHidden/>
          </w:rPr>
          <w:fldChar w:fldCharType="separate"/>
        </w:r>
        <w:r w:rsidR="00634ACC">
          <w:rPr>
            <w:noProof/>
            <w:webHidden/>
          </w:rPr>
          <w:t>5</w:t>
        </w:r>
        <w:r w:rsidR="00634ACC">
          <w:rPr>
            <w:noProof/>
            <w:webHidden/>
          </w:rPr>
          <w:fldChar w:fldCharType="end"/>
        </w:r>
      </w:hyperlink>
    </w:p>
    <w:p w14:paraId="201872C1" w14:textId="77777777" w:rsidR="00634ACC" w:rsidRDefault="00F82E46">
      <w:pPr>
        <w:pStyle w:val="TableofFigures"/>
        <w:rPr>
          <w:rFonts w:asciiTheme="minorHAnsi" w:hAnsiTheme="minorHAnsi"/>
          <w:noProof/>
          <w:sz w:val="22"/>
        </w:rPr>
      </w:pPr>
      <w:hyperlink w:anchor="_Toc77863597" w:history="1">
        <w:r w:rsidR="00634ACC" w:rsidRPr="001A26D8">
          <w:rPr>
            <w:rStyle w:val="Hyperlink"/>
            <w:noProof/>
          </w:rPr>
          <w:t>Tabell 4</w:t>
        </w:r>
        <w:r w:rsidR="00634ACC" w:rsidRPr="001A26D8">
          <w:rPr>
            <w:rStyle w:val="Hyperlink"/>
            <w:noProof/>
          </w:rPr>
          <w:noBreakHyphen/>
          <w:t>1:</w:t>
        </w:r>
        <w:r w:rsidR="00634ACC">
          <w:rPr>
            <w:rFonts w:asciiTheme="minorHAnsi" w:hAnsiTheme="minorHAnsi"/>
            <w:noProof/>
            <w:sz w:val="22"/>
          </w:rPr>
          <w:tab/>
        </w:r>
        <w:r w:rsidR="00634ACC" w:rsidRPr="001A26D8">
          <w:rPr>
            <w:rStyle w:val="Hyperlink"/>
            <w:noProof/>
          </w:rPr>
          <w:t>Konfigurationer testade</w:t>
        </w:r>
        <w:r w:rsidR="00634ACC">
          <w:rPr>
            <w:noProof/>
            <w:webHidden/>
          </w:rPr>
          <w:tab/>
        </w:r>
        <w:r w:rsidR="00634ACC">
          <w:rPr>
            <w:noProof/>
            <w:webHidden/>
          </w:rPr>
          <w:fldChar w:fldCharType="begin"/>
        </w:r>
        <w:r w:rsidR="00634ACC">
          <w:rPr>
            <w:noProof/>
            <w:webHidden/>
          </w:rPr>
          <w:instrText xml:space="preserve"> PAGEREF _Toc77863597 \h </w:instrText>
        </w:r>
        <w:r w:rsidR="00634ACC">
          <w:rPr>
            <w:noProof/>
            <w:webHidden/>
          </w:rPr>
        </w:r>
        <w:r w:rsidR="00634ACC">
          <w:rPr>
            <w:noProof/>
            <w:webHidden/>
          </w:rPr>
          <w:fldChar w:fldCharType="separate"/>
        </w:r>
        <w:r w:rsidR="00634ACC">
          <w:rPr>
            <w:noProof/>
            <w:webHidden/>
          </w:rPr>
          <w:t>11</w:t>
        </w:r>
        <w:r w:rsidR="00634ACC">
          <w:rPr>
            <w:noProof/>
            <w:webHidden/>
          </w:rPr>
          <w:fldChar w:fldCharType="end"/>
        </w:r>
      </w:hyperlink>
    </w:p>
    <w:p w14:paraId="64F72144" w14:textId="77777777" w:rsidR="00634ACC" w:rsidRDefault="00F82E46">
      <w:pPr>
        <w:pStyle w:val="TableofFigures"/>
        <w:rPr>
          <w:rFonts w:asciiTheme="minorHAnsi" w:hAnsiTheme="minorHAnsi"/>
          <w:noProof/>
          <w:sz w:val="22"/>
        </w:rPr>
      </w:pPr>
      <w:hyperlink w:anchor="_Toc77863598" w:history="1">
        <w:r w:rsidR="00634ACC" w:rsidRPr="001A26D8">
          <w:rPr>
            <w:rStyle w:val="Hyperlink"/>
            <w:noProof/>
          </w:rPr>
          <w:t>Tabell 5</w:t>
        </w:r>
        <w:r w:rsidR="00634ACC" w:rsidRPr="001A26D8">
          <w:rPr>
            <w:rStyle w:val="Hyperlink"/>
            <w:noProof/>
          </w:rPr>
          <w:noBreakHyphen/>
          <w:t>1:</w:t>
        </w:r>
        <w:r w:rsidR="00634ACC">
          <w:rPr>
            <w:rFonts w:asciiTheme="minorHAnsi" w:hAnsiTheme="minorHAnsi"/>
            <w:noProof/>
            <w:sz w:val="22"/>
          </w:rPr>
          <w:tab/>
        </w:r>
        <w:r w:rsidR="00634ACC" w:rsidRPr="001A26D8">
          <w:rPr>
            <w:rStyle w:val="Hyperlink"/>
            <w:noProof/>
          </w:rPr>
          <w:t>Delay measurement statistics</w:t>
        </w:r>
        <w:r w:rsidR="00634ACC">
          <w:rPr>
            <w:noProof/>
            <w:webHidden/>
          </w:rPr>
          <w:tab/>
        </w:r>
        <w:r w:rsidR="00634ACC">
          <w:rPr>
            <w:noProof/>
            <w:webHidden/>
          </w:rPr>
          <w:fldChar w:fldCharType="begin"/>
        </w:r>
        <w:r w:rsidR="00634ACC">
          <w:rPr>
            <w:noProof/>
            <w:webHidden/>
          </w:rPr>
          <w:instrText xml:space="preserve"> PAGEREF _Toc77863598 \h </w:instrText>
        </w:r>
        <w:r w:rsidR="00634ACC">
          <w:rPr>
            <w:noProof/>
            <w:webHidden/>
          </w:rPr>
        </w:r>
        <w:r w:rsidR="00634ACC">
          <w:rPr>
            <w:noProof/>
            <w:webHidden/>
          </w:rPr>
          <w:fldChar w:fldCharType="separate"/>
        </w:r>
        <w:r w:rsidR="00634ACC">
          <w:rPr>
            <w:noProof/>
            <w:webHidden/>
          </w:rPr>
          <w:t>13</w:t>
        </w:r>
        <w:r w:rsidR="00634ACC">
          <w:rPr>
            <w:noProof/>
            <w:webHidden/>
          </w:rPr>
          <w:fldChar w:fldCharType="end"/>
        </w:r>
      </w:hyperlink>
    </w:p>
    <w:p w14:paraId="135200AD" w14:textId="132ED4DE" w:rsidR="00500F28" w:rsidRPr="00500F28" w:rsidRDefault="00776807" w:rsidP="00500F28">
      <w:pPr>
        <w:pStyle w:val="BodyText"/>
      </w:pPr>
      <w:r>
        <w:rPr>
          <w:sz w:val="24"/>
        </w:rPr>
        <w:fldChar w:fldCharType="end"/>
      </w:r>
    </w:p>
    <w:p w14:paraId="4BF0AF15" w14:textId="77777777" w:rsidR="00500F28" w:rsidRPr="00500F28" w:rsidRDefault="00500F28" w:rsidP="00500F28">
      <w:pPr>
        <w:pStyle w:val="BodyText"/>
      </w:pPr>
    </w:p>
    <w:p w14:paraId="6B79A858" w14:textId="77777777" w:rsidR="00500F28" w:rsidRPr="00FD591A" w:rsidRDefault="00500F28" w:rsidP="00FB1A90">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353C3181" w14:textId="372D6C07" w:rsidR="00500F28" w:rsidRPr="005009A3" w:rsidRDefault="00B2013D" w:rsidP="00FB1A90">
      <w:pPr>
        <w:pStyle w:val="Unnumberedheading1"/>
      </w:pPr>
      <w:bookmarkStart w:id="28" w:name="_Toc77863535"/>
      <w:bookmarkStart w:id="29" w:name="_Toc77863674"/>
      <w:r>
        <w:lastRenderedPageBreak/>
        <w:t>Lista på akrony</w:t>
      </w:r>
      <w:r w:rsidR="007914CD">
        <w:t>mer och</w:t>
      </w:r>
      <w:r w:rsidR="00500F28">
        <w:t xml:space="preserve"> </w:t>
      </w:r>
      <w:commentRangeStart w:id="30"/>
      <w:r w:rsidR="007914CD">
        <w:t>förkortningar</w:t>
      </w:r>
      <w:commentRangeEnd w:id="30"/>
      <w:r w:rsidR="00E1111B">
        <w:rPr>
          <w:rStyle w:val="CommentReference"/>
          <w:rFonts w:asciiTheme="minorHAnsi" w:eastAsiaTheme="minorEastAsia" w:hAnsiTheme="minorHAnsi" w:cstheme="minorBidi"/>
          <w:b w:val="0"/>
          <w:bCs w:val="0"/>
        </w:rPr>
        <w:commentReference w:id="30"/>
      </w:r>
      <w:bookmarkEnd w:id="28"/>
      <w:bookmarkEnd w:id="29"/>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126"/>
      </w:tblGrid>
      <w:tr w:rsidR="006409AF" w:rsidRPr="00393DE5" w14:paraId="7F85A631" w14:textId="77777777" w:rsidTr="006409AF">
        <w:tc>
          <w:tcPr>
            <w:tcW w:w="1352" w:type="dxa"/>
          </w:tcPr>
          <w:p w14:paraId="6143ED50" w14:textId="77777777" w:rsidR="006409AF" w:rsidRDefault="006409AF" w:rsidP="00FB1A90">
            <w:pPr>
              <w:pStyle w:val="Tablecell"/>
            </w:pPr>
          </w:p>
        </w:tc>
        <w:tc>
          <w:tcPr>
            <w:tcW w:w="7126" w:type="dxa"/>
          </w:tcPr>
          <w:p w14:paraId="05F412E6" w14:textId="77777777" w:rsidR="006409AF" w:rsidRDefault="006409AF" w:rsidP="00FB1A90">
            <w:pPr>
              <w:pStyle w:val="Tablecell"/>
            </w:pPr>
          </w:p>
        </w:tc>
      </w:tr>
      <w:tr w:rsidR="006409AF" w:rsidRPr="00393DE5" w14:paraId="51C9FC9C" w14:textId="77777777" w:rsidTr="006409AF">
        <w:tc>
          <w:tcPr>
            <w:tcW w:w="1352" w:type="dxa"/>
          </w:tcPr>
          <w:p w14:paraId="45459F2F" w14:textId="77777777" w:rsidR="006409AF" w:rsidRDefault="006409AF" w:rsidP="00FB1A90">
            <w:pPr>
              <w:pStyle w:val="Tablecell"/>
            </w:pPr>
          </w:p>
        </w:tc>
        <w:tc>
          <w:tcPr>
            <w:tcW w:w="7126" w:type="dxa"/>
          </w:tcPr>
          <w:p w14:paraId="1AF8B1CE" w14:textId="77777777" w:rsidR="006409AF" w:rsidRDefault="006409AF" w:rsidP="00FB1A90">
            <w:pPr>
              <w:pStyle w:val="Tablecell"/>
            </w:pPr>
          </w:p>
        </w:tc>
      </w:tr>
      <w:tr w:rsidR="006409AF" w:rsidRPr="00393DE5" w14:paraId="7E139771" w14:textId="77777777" w:rsidTr="006409AF">
        <w:tc>
          <w:tcPr>
            <w:tcW w:w="1352" w:type="dxa"/>
          </w:tcPr>
          <w:p w14:paraId="4CECBF2B" w14:textId="77777777" w:rsidR="006409AF" w:rsidRDefault="006409AF" w:rsidP="00FB1A90">
            <w:pPr>
              <w:pStyle w:val="Tablecell"/>
            </w:pPr>
          </w:p>
        </w:tc>
        <w:tc>
          <w:tcPr>
            <w:tcW w:w="7126" w:type="dxa"/>
          </w:tcPr>
          <w:p w14:paraId="316EADF0" w14:textId="77777777" w:rsidR="006409AF" w:rsidRDefault="006409AF" w:rsidP="00FB1A90">
            <w:pPr>
              <w:pStyle w:val="Tablecell"/>
            </w:pPr>
          </w:p>
        </w:tc>
      </w:tr>
      <w:tr w:rsidR="006409AF" w:rsidRPr="00393DE5" w14:paraId="6F421331" w14:textId="77777777" w:rsidTr="006409AF">
        <w:tc>
          <w:tcPr>
            <w:tcW w:w="1352" w:type="dxa"/>
          </w:tcPr>
          <w:p w14:paraId="50A5C049" w14:textId="77777777" w:rsidR="006409AF" w:rsidRDefault="006409AF" w:rsidP="00FB1A90">
            <w:pPr>
              <w:pStyle w:val="Tablecell"/>
            </w:pPr>
          </w:p>
        </w:tc>
        <w:tc>
          <w:tcPr>
            <w:tcW w:w="7126" w:type="dxa"/>
          </w:tcPr>
          <w:p w14:paraId="01CEA2A4" w14:textId="77777777" w:rsidR="006409AF" w:rsidRDefault="006409AF" w:rsidP="00FB1A90">
            <w:pPr>
              <w:pStyle w:val="Tablecell"/>
            </w:pPr>
          </w:p>
        </w:tc>
      </w:tr>
      <w:tr w:rsidR="006409AF" w:rsidRPr="00393DE5" w14:paraId="342153A9" w14:textId="77777777" w:rsidTr="006409AF">
        <w:tc>
          <w:tcPr>
            <w:tcW w:w="1352" w:type="dxa"/>
          </w:tcPr>
          <w:p w14:paraId="54E71FAF" w14:textId="77777777" w:rsidR="006409AF" w:rsidRDefault="006409AF" w:rsidP="00FB1A90">
            <w:pPr>
              <w:pStyle w:val="Tablecell"/>
            </w:pPr>
          </w:p>
        </w:tc>
        <w:tc>
          <w:tcPr>
            <w:tcW w:w="7126" w:type="dxa"/>
          </w:tcPr>
          <w:p w14:paraId="41B76819" w14:textId="77777777" w:rsidR="006409AF" w:rsidRDefault="006409AF" w:rsidP="00FB1A90">
            <w:pPr>
              <w:pStyle w:val="Tablecell"/>
            </w:pPr>
          </w:p>
        </w:tc>
      </w:tr>
      <w:tr w:rsidR="006409AF" w:rsidRPr="00393DE5" w14:paraId="194D0C53" w14:textId="77777777" w:rsidTr="006409AF">
        <w:tc>
          <w:tcPr>
            <w:tcW w:w="1352" w:type="dxa"/>
          </w:tcPr>
          <w:p w14:paraId="7D93464B" w14:textId="77777777" w:rsidR="006409AF" w:rsidRDefault="006409AF" w:rsidP="00FB1A90">
            <w:pPr>
              <w:pStyle w:val="Tablecell"/>
            </w:pPr>
          </w:p>
        </w:tc>
        <w:tc>
          <w:tcPr>
            <w:tcW w:w="7126" w:type="dxa"/>
          </w:tcPr>
          <w:p w14:paraId="15FCAB87" w14:textId="77777777" w:rsidR="006409AF" w:rsidRDefault="006409AF" w:rsidP="00FB1A90">
            <w:pPr>
              <w:pStyle w:val="Tablecell"/>
            </w:pPr>
          </w:p>
        </w:tc>
      </w:tr>
      <w:tr w:rsidR="006409AF" w:rsidRPr="00393DE5" w14:paraId="331863F4" w14:textId="77777777" w:rsidTr="006409AF">
        <w:tc>
          <w:tcPr>
            <w:tcW w:w="1352" w:type="dxa"/>
          </w:tcPr>
          <w:p w14:paraId="3BDE7B0F" w14:textId="77777777" w:rsidR="006409AF" w:rsidRDefault="006409AF" w:rsidP="00FB1A90">
            <w:pPr>
              <w:pStyle w:val="Tablecell"/>
            </w:pPr>
          </w:p>
        </w:tc>
        <w:tc>
          <w:tcPr>
            <w:tcW w:w="7126" w:type="dxa"/>
          </w:tcPr>
          <w:p w14:paraId="6123BD0C" w14:textId="77777777" w:rsidR="006409AF" w:rsidRDefault="006409AF" w:rsidP="00FB1A90">
            <w:pPr>
              <w:pStyle w:val="Tablecell"/>
            </w:pPr>
          </w:p>
        </w:tc>
      </w:tr>
      <w:tr w:rsidR="006409AF" w:rsidRPr="00393DE5" w14:paraId="102267C4" w14:textId="77777777" w:rsidTr="006409AF">
        <w:tc>
          <w:tcPr>
            <w:tcW w:w="1352" w:type="dxa"/>
          </w:tcPr>
          <w:p w14:paraId="49BF6560" w14:textId="77777777" w:rsidR="006409AF" w:rsidRDefault="006409AF" w:rsidP="00FB1A90">
            <w:pPr>
              <w:pStyle w:val="Tablecell"/>
            </w:pPr>
          </w:p>
        </w:tc>
        <w:tc>
          <w:tcPr>
            <w:tcW w:w="7126" w:type="dxa"/>
          </w:tcPr>
          <w:p w14:paraId="4EA0F6A1" w14:textId="77777777" w:rsidR="006409AF" w:rsidRDefault="006409AF" w:rsidP="00FB1A90">
            <w:pPr>
              <w:pStyle w:val="Tablecell"/>
            </w:pPr>
          </w:p>
        </w:tc>
      </w:tr>
      <w:tr w:rsidR="00031198" w:rsidRPr="00393DE5" w14:paraId="607F1F02" w14:textId="77777777" w:rsidTr="006409AF">
        <w:tc>
          <w:tcPr>
            <w:tcW w:w="1352" w:type="dxa"/>
          </w:tcPr>
          <w:p w14:paraId="12F3858D" w14:textId="77777777" w:rsidR="00031198" w:rsidRPr="00393DE5" w:rsidRDefault="00031198" w:rsidP="00FB1A90">
            <w:pPr>
              <w:pStyle w:val="Tablecell"/>
            </w:pPr>
            <w:r>
              <w:t>ICT</w:t>
            </w:r>
          </w:p>
        </w:tc>
        <w:tc>
          <w:tcPr>
            <w:tcW w:w="7126" w:type="dxa"/>
          </w:tcPr>
          <w:p w14:paraId="2357204E" w14:textId="77777777" w:rsidR="00031198" w:rsidRPr="002B2C0E" w:rsidRDefault="00031198" w:rsidP="00FB1A90">
            <w:pPr>
              <w:pStyle w:val="Tablecell"/>
            </w:pPr>
            <w:r>
              <w:t>Information and Communication Technology</w:t>
            </w:r>
          </w:p>
        </w:tc>
      </w:tr>
      <w:tr w:rsidR="006409AF" w:rsidRPr="00393DE5" w14:paraId="05488845" w14:textId="77777777" w:rsidTr="006409AF">
        <w:tc>
          <w:tcPr>
            <w:tcW w:w="1352" w:type="dxa"/>
          </w:tcPr>
          <w:p w14:paraId="07D5854B" w14:textId="77777777" w:rsidR="006409AF" w:rsidRDefault="006409AF" w:rsidP="00FB1A90">
            <w:pPr>
              <w:pStyle w:val="Tablecell"/>
            </w:pPr>
          </w:p>
        </w:tc>
        <w:tc>
          <w:tcPr>
            <w:tcW w:w="7126" w:type="dxa"/>
          </w:tcPr>
          <w:p w14:paraId="25674180" w14:textId="77777777" w:rsidR="006409AF" w:rsidRDefault="006409AF" w:rsidP="00FB1A90">
            <w:pPr>
              <w:pStyle w:val="Tablecell"/>
            </w:pPr>
          </w:p>
        </w:tc>
      </w:tr>
      <w:tr w:rsidR="006409AF" w:rsidRPr="00393DE5" w14:paraId="0CCFDFA1" w14:textId="77777777" w:rsidTr="006409AF">
        <w:tc>
          <w:tcPr>
            <w:tcW w:w="1352" w:type="dxa"/>
          </w:tcPr>
          <w:p w14:paraId="4AA07E75" w14:textId="77777777" w:rsidR="006409AF" w:rsidRDefault="006409AF" w:rsidP="00FB1A90">
            <w:pPr>
              <w:pStyle w:val="Tablecell"/>
            </w:pPr>
          </w:p>
        </w:tc>
        <w:tc>
          <w:tcPr>
            <w:tcW w:w="7126" w:type="dxa"/>
          </w:tcPr>
          <w:p w14:paraId="0A201B9C" w14:textId="77777777" w:rsidR="006409AF" w:rsidRDefault="006409AF" w:rsidP="00FB1A90">
            <w:pPr>
              <w:pStyle w:val="Tablecell"/>
            </w:pPr>
          </w:p>
        </w:tc>
      </w:tr>
      <w:tr w:rsidR="006409AF" w:rsidRPr="00393DE5" w14:paraId="6501A1CF" w14:textId="77777777" w:rsidTr="006409AF">
        <w:tc>
          <w:tcPr>
            <w:tcW w:w="1352" w:type="dxa"/>
          </w:tcPr>
          <w:p w14:paraId="1DC2E08F" w14:textId="77777777" w:rsidR="006409AF" w:rsidRDefault="006409AF" w:rsidP="00FB1A90">
            <w:pPr>
              <w:pStyle w:val="Tablecell"/>
            </w:pPr>
          </w:p>
        </w:tc>
        <w:tc>
          <w:tcPr>
            <w:tcW w:w="7126" w:type="dxa"/>
          </w:tcPr>
          <w:p w14:paraId="582D82D9" w14:textId="77777777" w:rsidR="006409AF" w:rsidRDefault="006409AF" w:rsidP="00FB1A90">
            <w:pPr>
              <w:pStyle w:val="Tablecell"/>
            </w:pPr>
          </w:p>
        </w:tc>
      </w:tr>
      <w:tr w:rsidR="006409AF" w:rsidRPr="00393DE5" w14:paraId="069DCFB3" w14:textId="77777777" w:rsidTr="006409AF">
        <w:tc>
          <w:tcPr>
            <w:tcW w:w="1352" w:type="dxa"/>
          </w:tcPr>
          <w:p w14:paraId="0AA98062" w14:textId="77777777" w:rsidR="006409AF" w:rsidRDefault="006409AF" w:rsidP="00FB1A90">
            <w:pPr>
              <w:pStyle w:val="Tablecell"/>
            </w:pPr>
          </w:p>
        </w:tc>
        <w:tc>
          <w:tcPr>
            <w:tcW w:w="7126" w:type="dxa"/>
          </w:tcPr>
          <w:p w14:paraId="23AEDE95" w14:textId="77777777" w:rsidR="006409AF" w:rsidRDefault="006409AF" w:rsidP="00FB1A90">
            <w:pPr>
              <w:pStyle w:val="Tablecell"/>
            </w:pPr>
          </w:p>
        </w:tc>
      </w:tr>
      <w:tr w:rsidR="00031198" w:rsidRPr="00393DE5" w14:paraId="5E4643E2" w14:textId="77777777" w:rsidTr="006409AF">
        <w:tc>
          <w:tcPr>
            <w:tcW w:w="1352" w:type="dxa"/>
          </w:tcPr>
          <w:p w14:paraId="6F35CA22" w14:textId="77777777" w:rsidR="00031198" w:rsidRDefault="00031198" w:rsidP="00FB1A90">
            <w:pPr>
              <w:pStyle w:val="Tablecell"/>
            </w:pPr>
            <w:r>
              <w:t>WWW</w:t>
            </w:r>
          </w:p>
        </w:tc>
        <w:tc>
          <w:tcPr>
            <w:tcW w:w="7126" w:type="dxa"/>
          </w:tcPr>
          <w:p w14:paraId="7D987ED2" w14:textId="77777777" w:rsidR="00031198" w:rsidRDefault="00031198" w:rsidP="00FB1A90">
            <w:pPr>
              <w:pStyle w:val="Tablecell"/>
            </w:pPr>
            <w:r>
              <w:t>World Wide Web</w:t>
            </w:r>
          </w:p>
        </w:tc>
      </w:tr>
    </w:tbl>
    <w:p w14:paraId="48A73035" w14:textId="77777777" w:rsidR="00500F28" w:rsidRDefault="00500F28" w:rsidP="00500F28">
      <w:pPr>
        <w:pStyle w:val="BodyText"/>
      </w:pPr>
      <w:bookmarkStart w:id="31" w:name="lastPageofPreface"/>
      <w:bookmarkEnd w:id="31"/>
    </w:p>
    <w:p w14:paraId="50F14BCD" w14:textId="77777777" w:rsidR="00500F28" w:rsidRDefault="00500F28" w:rsidP="00FB1A90">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14:paraId="53F5DC8D" w14:textId="5E43FF52" w:rsidR="00500F28" w:rsidRPr="00DE36C0" w:rsidRDefault="0018311C" w:rsidP="00FB1A90">
      <w:pPr>
        <w:pStyle w:val="Heading1"/>
      </w:pPr>
      <w:bookmarkStart w:id="32" w:name="_Toc77863536"/>
      <w:bookmarkStart w:id="33" w:name="_Toc77863675"/>
      <w:r>
        <w:lastRenderedPageBreak/>
        <w:t>Introduk</w:t>
      </w:r>
      <w:r w:rsidR="00500F28">
        <w:t>tion</w:t>
      </w:r>
      <w:bookmarkEnd w:id="32"/>
      <w:bookmarkEnd w:id="33"/>
    </w:p>
    <w:p w14:paraId="2A3E14A5" w14:textId="77777777" w:rsidR="008B3BDE" w:rsidRPr="008B3BDE" w:rsidRDefault="008B3BDE" w:rsidP="008B3BDE">
      <w:pPr>
        <w:pStyle w:val="Bodytextfirstparagraph"/>
      </w:pPr>
      <w:r w:rsidRPr="008B3BDE">
        <w:t>Detta kapitel beskriver det specifika problemet som avhandlingen behandlar, problemets sammanhang, målen för detta avhandlingsprojekt och beskriver uppsatsens struktur.</w:t>
      </w:r>
    </w:p>
    <w:p w14:paraId="755EB9C2" w14:textId="77777777" w:rsidR="008B3BDE" w:rsidRPr="008B3BDE" w:rsidRDefault="008B3BDE" w:rsidP="008B3BDE">
      <w:pPr>
        <w:pStyle w:val="BodyText"/>
      </w:pPr>
      <w:r w:rsidRPr="008B3BDE">
        <w:t>Ge en allmän introduktion till området. (Kom ihåg att använda lämpliga referenser i detta och alla andra avsnitt.)</w:t>
      </w:r>
    </w:p>
    <w:p w14:paraId="732C6642" w14:textId="4E09462E" w:rsidR="00966DFC" w:rsidRDefault="0018311C" w:rsidP="008B3BDE">
      <w:pPr>
        <w:pStyle w:val="BodyText"/>
        <w:rPr>
          <w:color w:val="FF0000"/>
        </w:rPr>
      </w:pPr>
      <w:commentRangeStart w:id="34"/>
      <w:r w:rsidRPr="0018311C">
        <w:rPr>
          <w:color w:val="FF0000"/>
        </w:rPr>
        <w:t>Ofta kommer problemet och problemägaren från in</w:t>
      </w:r>
      <w:r>
        <w:rPr>
          <w:color w:val="FF0000"/>
        </w:rPr>
        <w:t>dustrin där man önskar en</w:t>
      </w:r>
      <w:r w:rsidRPr="0018311C">
        <w:rPr>
          <w:color w:val="FF0000"/>
        </w:rPr>
        <w:t xml:space="preserve"> </w:t>
      </w:r>
      <w:r>
        <w:rPr>
          <w:color w:val="FF0000"/>
        </w:rPr>
        <w:t>specifik</w:t>
      </w:r>
      <w:r w:rsidRPr="0018311C">
        <w:rPr>
          <w:color w:val="FF0000"/>
        </w:rPr>
        <w:t xml:space="preserve"> lösning</w:t>
      </w:r>
      <w:r>
        <w:rPr>
          <w:color w:val="FF0000"/>
        </w:rPr>
        <w:t xml:space="preserve"> på ett specifikt problem</w:t>
      </w:r>
      <w:r w:rsidR="00096536">
        <w:rPr>
          <w:color w:val="FF0000"/>
        </w:rPr>
        <w:t xml:space="preserve">. Detta är ofta ”för smalt” definierat och ger ofta en ”för smal” lösning för att resultatet skall vara intressant ur ett mer allmänt ingenjörsperspektiv </w:t>
      </w:r>
      <w:r w:rsidR="00966DFC">
        <w:rPr>
          <w:color w:val="FF0000"/>
        </w:rPr>
        <w:t>och med ”nya” erfarenheter</w:t>
      </w:r>
      <w:r w:rsidR="00D53298">
        <w:rPr>
          <w:color w:val="FF0000"/>
        </w:rPr>
        <w:t xml:space="preserve"> som resultat</w:t>
      </w:r>
      <w:r w:rsidR="00966DFC">
        <w:rPr>
          <w:color w:val="FF0000"/>
        </w:rPr>
        <w:t>. Fundera tillsammans med projektets intressenter (student, problemägare och akademi) hur man skulle kunna använda det aktuella problemet/förslaget för att undersöka någon ingenjörsaspekt och vars resultat kan ge ny eller kompletterande erfarenhet till ingenjörssamfundet och vetenskapen.</w:t>
      </w:r>
    </w:p>
    <w:p w14:paraId="71A6D875" w14:textId="6C77B610" w:rsidR="0018311C" w:rsidRDefault="00966DFC" w:rsidP="006409AF">
      <w:pPr>
        <w:pStyle w:val="BodyText"/>
        <w:rPr>
          <w:color w:val="FF0000"/>
        </w:rPr>
      </w:pPr>
      <w:r>
        <w:rPr>
          <w:color w:val="FF0000"/>
        </w:rPr>
        <w:t xml:space="preserve">Examensarbetet handlar då om att ta fram denna nya ”erfarenhet” och på köpet löser man en del eller hela </w:t>
      </w:r>
      <w:r w:rsidR="00860313">
        <w:rPr>
          <w:color w:val="FF0000"/>
        </w:rPr>
        <w:t xml:space="preserve">delen av det ursprungliga </w:t>
      </w:r>
      <w:r>
        <w:rPr>
          <w:color w:val="FF0000"/>
        </w:rPr>
        <w:t>problemet</w:t>
      </w:r>
      <w:r w:rsidR="00860313">
        <w:rPr>
          <w:color w:val="FF0000"/>
        </w:rPr>
        <w:t>.</w:t>
      </w:r>
      <w:r>
        <w:rPr>
          <w:color w:val="FF0000"/>
        </w:rPr>
        <w:t xml:space="preserve"> </w:t>
      </w:r>
    </w:p>
    <w:p w14:paraId="4790643F" w14:textId="358F66DB" w:rsidR="00860313" w:rsidRDefault="00860313" w:rsidP="006409AF">
      <w:pPr>
        <w:pStyle w:val="BodyText"/>
        <w:rPr>
          <w:color w:val="FF0000"/>
        </w:rPr>
      </w:pPr>
      <w:r>
        <w:rPr>
          <w:color w:val="FF0000"/>
        </w:rPr>
        <w:t xml:space="preserve">Erfarenheten kommer ur en frågeställning som man i examensarbetet försöker besvara med tidigare och andras erfarenhet, egna eller modifierade metoder som ger ett resultat vilket kan användas för att diskutera ett svar på undersökningsfrågan. </w:t>
      </w:r>
    </w:p>
    <w:p w14:paraId="59699E59" w14:textId="4806B953" w:rsidR="00860313" w:rsidRPr="0018311C" w:rsidRDefault="00860313" w:rsidP="006409AF">
      <w:pPr>
        <w:pStyle w:val="BodyText"/>
        <w:rPr>
          <w:color w:val="FF0000"/>
        </w:rPr>
      </w:pPr>
      <w:r>
        <w:rPr>
          <w:color w:val="FF0000"/>
        </w:rPr>
        <w:t xml:space="preserve">Detta stycke skall alltså, förutom det ursprungliga ”smala” problemet, innehålla  vad som skall undersökas </w:t>
      </w:r>
      <w:r w:rsidR="000A3072">
        <w:rPr>
          <w:color w:val="FF0000"/>
        </w:rPr>
        <w:t>för att skapa ny ingenjörserfarenhet och/eller vetenskap.</w:t>
      </w:r>
      <w:commentRangeEnd w:id="34"/>
      <w:r w:rsidR="001E0AD5">
        <w:rPr>
          <w:rStyle w:val="CommentReference"/>
          <w:rFonts w:asciiTheme="minorHAnsi" w:hAnsiTheme="minorHAnsi"/>
        </w:rPr>
        <w:commentReference w:id="34"/>
      </w:r>
    </w:p>
    <w:p w14:paraId="3927D094" w14:textId="51D38DAC" w:rsidR="00BB5E4B" w:rsidRDefault="0068552A" w:rsidP="00634ACC">
      <w:pPr>
        <w:pStyle w:val="Heading2"/>
      </w:pPr>
      <w:bookmarkStart w:id="35" w:name="_Toc77863537"/>
      <w:bookmarkStart w:id="36" w:name="_Toc77863676"/>
      <w:bookmarkStart w:id="37" w:name="_Toc388654297"/>
      <w:commentRangeStart w:id="38"/>
      <w:r>
        <w:t>Bakgr</w:t>
      </w:r>
      <w:r w:rsidR="00BB5E4B">
        <w:t>und</w:t>
      </w:r>
      <w:commentRangeEnd w:id="38"/>
      <w:r w:rsidR="003F38AC">
        <w:rPr>
          <w:rStyle w:val="CommentReference"/>
          <w:rFonts w:asciiTheme="minorHAnsi" w:eastAsiaTheme="minorEastAsia" w:hAnsiTheme="minorHAnsi" w:cstheme="minorBidi"/>
          <w:b w:val="0"/>
          <w:bCs w:val="0"/>
        </w:rPr>
        <w:commentReference w:id="38"/>
      </w:r>
      <w:bookmarkEnd w:id="35"/>
      <w:bookmarkEnd w:id="36"/>
    </w:p>
    <w:p w14:paraId="4779925C" w14:textId="77777777" w:rsidR="00031198" w:rsidRPr="00A95CAE" w:rsidRDefault="00BB5E4B" w:rsidP="00D5385D">
      <w:pPr>
        <w:pStyle w:val="Bodytextfirstparagraph"/>
      </w:pPr>
      <w:bookmarkStart w:id="39" w:name="_Toc380931230"/>
      <w:bookmarkEnd w:id="37"/>
      <w:r w:rsidRPr="00A95CAE">
        <w:t>Set the problem context</w:t>
      </w:r>
      <w:bookmarkEnd w:id="39"/>
      <w:r w:rsidRPr="00A95CAE">
        <w:t xml:space="preserve"> for your project. (Give detailed background information in Chapter </w:t>
      </w:r>
      <w:r w:rsidRPr="00A95CAE">
        <w:fldChar w:fldCharType="begin"/>
      </w:r>
      <w:r w:rsidRPr="00A95CAE">
        <w:instrText xml:space="preserve"> REF _Ref389643798 \n \h </w:instrText>
      </w:r>
      <w:r w:rsidRPr="00A95CAE">
        <w:fldChar w:fldCharType="separate"/>
      </w:r>
      <w:r w:rsidR="00634ACC">
        <w:t>2</w:t>
      </w:r>
      <w:r w:rsidRPr="00A95CAE">
        <w:fldChar w:fldCharType="end"/>
      </w:r>
      <w:r w:rsidRPr="00A95CAE">
        <w:t>.)</w:t>
      </w:r>
    </w:p>
    <w:p w14:paraId="1DF0B009" w14:textId="77777777"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14:paraId="359E103A" w14:textId="77777777" w:rsidR="00A95CAE" w:rsidRDefault="00A95CAE" w:rsidP="00947CDD">
      <w:pPr>
        <w:pStyle w:val="Bodytextfirstparagraph"/>
      </w:pPr>
      <w:r>
        <w:t xml:space="preserve">As one can find in RFC 1235 </w:t>
      </w:r>
      <w:r w:rsidR="0072498A">
        <w:fldChar w:fldCharType="begin"/>
      </w:r>
      <w:r w:rsidR="0072498A">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72498A" w:rsidRPr="0072498A">
        <w:t>[1]</w:t>
      </w:r>
      <w:r w:rsidR="0072498A">
        <w:fldChar w:fldCharType="end"/>
      </w:r>
      <w:r w:rsidR="0031180B">
        <w:t xml:space="preserve"> </w:t>
      </w:r>
      <w:r>
        <w:t>multicast is useful for xxxx</w:t>
      </w:r>
      <w:r w:rsidR="00574D12">
        <w:rPr>
          <w:rStyle w:val="FootnoteReference"/>
        </w:rPr>
        <w:footnoteReference w:id="1"/>
      </w:r>
      <w:r>
        <w:t>.</w:t>
      </w:r>
    </w:p>
    <w:p w14:paraId="0BE15B70" w14:textId="77777777" w:rsidR="00947CDD" w:rsidRPr="00947CDD" w:rsidRDefault="00E1111B" w:rsidP="00947CDD">
      <w:pPr>
        <w:pStyle w:val="BodyText"/>
      </w:pPr>
      <w:r>
        <w:rPr>
          <w:color w:val="FF0000"/>
        </w:rPr>
        <w:t>The first</w:t>
      </w:r>
      <w:r w:rsidR="00947CDD" w:rsidRPr="00947CDD">
        <w:rPr>
          <w:color w:val="FF0000"/>
        </w:rPr>
        <w:t xml:space="preserve"> paragraph after a heading is </w:t>
      </w:r>
      <w:r>
        <w:rPr>
          <w:color w:val="FF0000"/>
        </w:rPr>
        <w:t xml:space="preserve">not </w:t>
      </w:r>
      <w:r w:rsidR="00947CDD" w:rsidRPr="00947CDD">
        <w:rPr>
          <w:color w:val="FF0000"/>
        </w:rPr>
        <w:t>indented</w:t>
      </w:r>
      <w:r>
        <w:rPr>
          <w:color w:val="FF0000"/>
        </w:rPr>
        <w:t>, all of the subsequent paragraphs have their first line indented</w:t>
      </w:r>
      <w:r w:rsidR="00947CDD">
        <w:t>.</w:t>
      </w:r>
    </w:p>
    <w:p w14:paraId="5F7D8D69" w14:textId="3BEECEFC" w:rsidR="00031198" w:rsidRDefault="00031198" w:rsidP="00634ACC">
      <w:pPr>
        <w:pStyle w:val="Heading2"/>
      </w:pPr>
      <w:bookmarkStart w:id="40" w:name="_Toc388654298"/>
      <w:bookmarkStart w:id="41" w:name="_Toc77863538"/>
      <w:bookmarkStart w:id="42" w:name="_Toc77863677"/>
      <w:commentRangeStart w:id="43"/>
      <w:r w:rsidRPr="00962E68">
        <w:t>Problemdefinition</w:t>
      </w:r>
      <w:bookmarkEnd w:id="40"/>
      <w:commentRangeEnd w:id="43"/>
      <w:r w:rsidR="003F38AC">
        <w:rPr>
          <w:rStyle w:val="CommentReference"/>
          <w:rFonts w:asciiTheme="minorHAnsi" w:eastAsiaTheme="minorEastAsia" w:hAnsiTheme="minorHAnsi" w:cstheme="minorBidi"/>
          <w:b w:val="0"/>
          <w:bCs w:val="0"/>
        </w:rPr>
        <w:commentReference w:id="43"/>
      </w:r>
      <w:bookmarkEnd w:id="41"/>
      <w:bookmarkEnd w:id="42"/>
    </w:p>
    <w:p w14:paraId="6EA6D80C" w14:textId="77777777" w:rsidR="00031198" w:rsidRDefault="006409AF" w:rsidP="00D5385D">
      <w:pPr>
        <w:pStyle w:val="Bodytextfirstparagraph"/>
      </w:pPr>
      <w:r w:rsidRPr="00A95CAE">
        <w:t>Longer problem statement</w:t>
      </w:r>
    </w:p>
    <w:p w14:paraId="538768AC" w14:textId="30F0078A" w:rsidR="0068552A" w:rsidRDefault="0068552A" w:rsidP="006409AF">
      <w:pPr>
        <w:pStyle w:val="BodyText"/>
        <w:rPr>
          <w:color w:val="FF0000"/>
        </w:rPr>
      </w:pPr>
      <w:commentRangeStart w:id="44"/>
      <w:r w:rsidRPr="0068552A">
        <w:rPr>
          <w:color w:val="FF0000"/>
        </w:rPr>
        <w:t xml:space="preserve">Lyft fram det ursprungliga problemet om det finns något och definiera </w:t>
      </w:r>
      <w:r>
        <w:rPr>
          <w:color w:val="FF0000"/>
        </w:rPr>
        <w:t xml:space="preserve">därefter </w:t>
      </w:r>
      <w:r w:rsidRPr="0068552A">
        <w:rPr>
          <w:color w:val="FF0000"/>
        </w:rPr>
        <w:t>den ingenjörsmässiga</w:t>
      </w:r>
      <w:r>
        <w:rPr>
          <w:color w:val="FF0000"/>
        </w:rPr>
        <w:t xml:space="preserve"> erfarenheten eller/och vetenskapen som kan komma ur projektet.</w:t>
      </w:r>
      <w:commentRangeEnd w:id="44"/>
      <w:r w:rsidR="00D53298">
        <w:rPr>
          <w:rStyle w:val="CommentReference"/>
          <w:rFonts w:asciiTheme="minorHAnsi" w:hAnsiTheme="minorHAnsi"/>
        </w:rPr>
        <w:commentReference w:id="44"/>
      </w:r>
    </w:p>
    <w:p w14:paraId="07856D33" w14:textId="65B1C4B2" w:rsidR="000F0F49" w:rsidRDefault="000F0F49" w:rsidP="000F0F49">
      <w:pPr>
        <w:pStyle w:val="Heading3"/>
      </w:pPr>
      <w:bookmarkStart w:id="45" w:name="_Toc77863539"/>
      <w:bookmarkStart w:id="46" w:name="_Toc77863678"/>
      <w:commentRangeStart w:id="47"/>
      <w:r>
        <w:lastRenderedPageBreak/>
        <w:t>Ursprungligt problem och definition</w:t>
      </w:r>
      <w:commentRangeEnd w:id="47"/>
      <w:r>
        <w:rPr>
          <w:rStyle w:val="CommentReference"/>
          <w:rFonts w:asciiTheme="minorHAnsi" w:eastAsiaTheme="minorEastAsia" w:hAnsiTheme="minorHAnsi" w:cstheme="minorBidi"/>
          <w:bCs w:val="0"/>
        </w:rPr>
        <w:commentReference w:id="47"/>
      </w:r>
      <w:bookmarkEnd w:id="45"/>
      <w:bookmarkEnd w:id="46"/>
    </w:p>
    <w:p w14:paraId="24BADF19" w14:textId="118BA7CB" w:rsidR="000F0F49" w:rsidRPr="0068552A" w:rsidRDefault="000F0F49" w:rsidP="000F0F49">
      <w:pPr>
        <w:pStyle w:val="Heading3"/>
      </w:pPr>
      <w:bookmarkStart w:id="48" w:name="_Toc77863540"/>
      <w:bookmarkStart w:id="49" w:name="_Toc77863679"/>
      <w:commentRangeStart w:id="50"/>
      <w:r>
        <w:t>Vetenskaplig och ingenjörsmässig frågeställning</w:t>
      </w:r>
      <w:commentRangeEnd w:id="50"/>
      <w:r>
        <w:rPr>
          <w:rStyle w:val="CommentReference"/>
          <w:rFonts w:asciiTheme="minorHAnsi" w:eastAsiaTheme="minorEastAsia" w:hAnsiTheme="minorHAnsi" w:cstheme="minorBidi"/>
          <w:bCs w:val="0"/>
        </w:rPr>
        <w:commentReference w:id="50"/>
      </w:r>
      <w:bookmarkEnd w:id="48"/>
      <w:bookmarkEnd w:id="49"/>
    </w:p>
    <w:p w14:paraId="11BB3B93" w14:textId="77A566D3" w:rsidR="00BB5E4B" w:rsidRDefault="0068552A" w:rsidP="00634ACC">
      <w:pPr>
        <w:pStyle w:val="Heading2"/>
      </w:pPr>
      <w:bookmarkStart w:id="51" w:name="_Toc77863541"/>
      <w:bookmarkStart w:id="52" w:name="_Toc77863680"/>
      <w:bookmarkStart w:id="53" w:name="_Toc388654299"/>
      <w:commentRangeStart w:id="54"/>
      <w:r>
        <w:t>Syfte</w:t>
      </w:r>
      <w:commentRangeEnd w:id="54"/>
      <w:r w:rsidR="005425A1">
        <w:rPr>
          <w:rStyle w:val="CommentReference"/>
          <w:rFonts w:asciiTheme="minorHAnsi" w:eastAsiaTheme="minorEastAsia" w:hAnsiTheme="minorHAnsi" w:cstheme="minorBidi"/>
          <w:b w:val="0"/>
          <w:bCs w:val="0"/>
        </w:rPr>
        <w:commentReference w:id="54"/>
      </w:r>
      <w:bookmarkEnd w:id="51"/>
      <w:bookmarkEnd w:id="52"/>
    </w:p>
    <w:p w14:paraId="56E92994" w14:textId="77777777" w:rsidR="00F214CC" w:rsidRPr="00A95CAE" w:rsidRDefault="00F214CC" w:rsidP="00D5385D">
      <w:pPr>
        <w:pStyle w:val="Bodytextfirstparagraph"/>
      </w:pPr>
      <w:r w:rsidRPr="00A95CAE">
        <w:t xml:space="preserve">State the purpose of your </w:t>
      </w:r>
      <w:r w:rsidRPr="008213E9">
        <w:rPr>
          <w:b/>
        </w:rPr>
        <w:t>thesis</w:t>
      </w:r>
      <w:r w:rsidRPr="00A95CAE">
        <w:t xml:space="preserve"> and the purpose of </w:t>
      </w:r>
      <w:r w:rsidR="008213E9">
        <w:t>your</w:t>
      </w:r>
      <w:r w:rsidRPr="00A95CAE">
        <w:t xml:space="preserve"> </w:t>
      </w:r>
      <w:r w:rsidRPr="008213E9">
        <w:rPr>
          <w:b/>
        </w:rPr>
        <w:t>degree project</w:t>
      </w:r>
      <w:r w:rsidRPr="00A95CAE">
        <w:t>.</w:t>
      </w:r>
    </w:p>
    <w:p w14:paraId="49ECEEED" w14:textId="77777777" w:rsidR="00BB5E4B"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634ACC">
        <w:rPr>
          <w:b/>
          <w:bCs/>
          <w:color w:val="FF0000"/>
        </w:rPr>
        <w:t>Error! Reference source not found.</w:t>
      </w:r>
      <w:r w:rsidRPr="00A95CAE">
        <w:rPr>
          <w:color w:val="FF0000"/>
        </w:rPr>
        <w:fldChar w:fldCharType="end"/>
      </w:r>
      <w:r w:rsidRPr="00A95CAE">
        <w:rPr>
          <w:color w:val="FF0000"/>
        </w:rPr>
        <w:t>.)</w:t>
      </w:r>
    </w:p>
    <w:p w14:paraId="1F669987" w14:textId="7D05D9BE" w:rsidR="0068552A" w:rsidRDefault="0068552A" w:rsidP="00F214CC">
      <w:pPr>
        <w:pStyle w:val="BodyText"/>
        <w:rPr>
          <w:color w:val="FF0000"/>
        </w:rPr>
      </w:pPr>
      <w:commentRangeStart w:id="55"/>
      <w:r w:rsidRPr="00AC430C">
        <w:rPr>
          <w:color w:val="FF0000"/>
        </w:rPr>
        <w:t xml:space="preserve">Skilj på syfte och mål! </w:t>
      </w:r>
      <w:r>
        <w:rPr>
          <w:color w:val="FF0000"/>
        </w:rPr>
        <w:t>Syfte är att förändra något till det bättre. I examensarbetet finns ofta två aspekter på detta. Dels vill problemägaren (företaget) få sitt problem löst till det bättre men akademin och ingenjörssamfundet vill också få nya erfarenheter och vetskap</w:t>
      </w:r>
      <w:r w:rsidR="00253916">
        <w:rPr>
          <w:color w:val="FF0000"/>
        </w:rPr>
        <w:t>. Beskriv ett syfte som tillfredställer båda dessa aspekter.</w:t>
      </w:r>
    </w:p>
    <w:p w14:paraId="176AF356" w14:textId="5BCDCE82" w:rsidR="00253916" w:rsidRPr="0068552A" w:rsidRDefault="00253916" w:rsidP="00F214CC">
      <w:pPr>
        <w:pStyle w:val="BodyText"/>
        <w:rPr>
          <w:color w:val="FF0000"/>
        </w:rPr>
      </w:pPr>
      <w:r>
        <w:rPr>
          <w:color w:val="FF0000"/>
        </w:rPr>
        <w:t>Det finns även ett syfte till som kan vara värt att beakta och det är att du som student skall ta examen och att du måste bevisa, i ditt examensarbete, att du uppfyller examensmålen. Dessa mål sammanfaller med kursmålen för examensarbetskursen.</w:t>
      </w:r>
      <w:commentRangeEnd w:id="55"/>
      <w:r w:rsidR="00D53298">
        <w:rPr>
          <w:rStyle w:val="CommentReference"/>
          <w:rFonts w:asciiTheme="minorHAnsi" w:hAnsiTheme="minorHAnsi"/>
        </w:rPr>
        <w:commentReference w:id="55"/>
      </w:r>
    </w:p>
    <w:p w14:paraId="2196E3F9" w14:textId="25005D43" w:rsidR="00031198" w:rsidRPr="00253916" w:rsidRDefault="00EE3159" w:rsidP="00634ACC">
      <w:pPr>
        <w:pStyle w:val="Heading2"/>
      </w:pPr>
      <w:bookmarkStart w:id="56" w:name="_Toc77863542"/>
      <w:bookmarkStart w:id="57" w:name="_Toc77863681"/>
      <w:bookmarkEnd w:id="53"/>
      <w:commentRangeStart w:id="58"/>
      <w:r>
        <w:t>Mål</w:t>
      </w:r>
      <w:commentRangeEnd w:id="58"/>
      <w:r w:rsidR="005425A1">
        <w:rPr>
          <w:rStyle w:val="CommentReference"/>
          <w:rFonts w:asciiTheme="minorHAnsi" w:eastAsiaTheme="minorEastAsia" w:hAnsiTheme="minorHAnsi" w:cstheme="minorBidi"/>
          <w:b w:val="0"/>
          <w:bCs w:val="0"/>
        </w:rPr>
        <w:commentReference w:id="58"/>
      </w:r>
      <w:bookmarkEnd w:id="56"/>
      <w:bookmarkEnd w:id="57"/>
    </w:p>
    <w:p w14:paraId="1A06A70A" w14:textId="452CE09D" w:rsidR="00EE3159" w:rsidRPr="00EE3159" w:rsidRDefault="00EE3159" w:rsidP="00D5385D">
      <w:pPr>
        <w:pStyle w:val="Bodytextfirstparagraph"/>
      </w:pPr>
      <w:commentRangeStart w:id="59"/>
      <w:r w:rsidRPr="00AC430C">
        <w:t xml:space="preserve">Skilj på syfte och mål. </w:t>
      </w:r>
      <w:r w:rsidRPr="00EE3159">
        <w:t xml:space="preserve">Syftet är att åstakomma en förändring i något. </w:t>
      </w:r>
      <w:r>
        <w:t>Målen är vad som konkret skall göras för att om möjligt uppnå den önskade förändringen</w:t>
      </w:r>
      <w:r w:rsidR="000F0F49">
        <w:t xml:space="preserve"> (syfte)</w:t>
      </w:r>
      <w:r>
        <w:t>.</w:t>
      </w:r>
      <w:commentRangeEnd w:id="59"/>
      <w:r w:rsidR="001E0AD5">
        <w:rPr>
          <w:rStyle w:val="CommentReference"/>
          <w:rFonts w:asciiTheme="minorHAnsi" w:hAnsiTheme="minorHAnsi"/>
        </w:rPr>
        <w:commentReference w:id="59"/>
      </w:r>
    </w:p>
    <w:p w14:paraId="34B4942F" w14:textId="77777777" w:rsidR="006409AF" w:rsidRPr="00EE3159" w:rsidRDefault="00BB5E4B" w:rsidP="006409AF">
      <w:pPr>
        <w:pStyle w:val="BodyText"/>
        <w:rPr>
          <w:color w:val="FF0000"/>
        </w:rPr>
      </w:pPr>
      <w:r w:rsidRPr="00EE3159">
        <w:rPr>
          <w:color w:val="FF0000"/>
        </w:rPr>
        <w:t xml:space="preserve">State the </w:t>
      </w:r>
      <w:r w:rsidR="008213E9" w:rsidRPr="00EE3159">
        <w:rPr>
          <w:color w:val="FF0000"/>
        </w:rPr>
        <w:t>goal/</w:t>
      </w:r>
      <w:r w:rsidRPr="00EE3159">
        <w:rPr>
          <w:color w:val="FF0000"/>
        </w:rPr>
        <w:t xml:space="preserve">goals </w:t>
      </w:r>
      <w:r w:rsidR="00F214CC" w:rsidRPr="00EE3159">
        <w:rPr>
          <w:color w:val="FF0000"/>
        </w:rPr>
        <w:t>of this degree project</w:t>
      </w:r>
      <w:r w:rsidRPr="00EE3159">
        <w:rPr>
          <w:color w:val="FF0000"/>
        </w:rPr>
        <w:t>.</w:t>
      </w:r>
    </w:p>
    <w:p w14:paraId="0EA5A8EB" w14:textId="77777777" w:rsidR="009028C5" w:rsidRPr="009028C5" w:rsidRDefault="009028C5" w:rsidP="00947CDD">
      <w:pPr>
        <w:pStyle w:val="Bodytextfirstparagraph"/>
      </w:pPr>
      <w:r w:rsidRPr="00EE3159">
        <w:t>The goal of this proje</w:t>
      </w:r>
      <w:r w:rsidRPr="009028C5">
        <w:t xml:space="preserve">ct is XXX. This has been divided into the following </w:t>
      </w:r>
      <w:r w:rsidR="00E1111B">
        <w:t xml:space="preserve">three </w:t>
      </w:r>
      <w:r w:rsidRPr="009028C5">
        <w:t>sub</w:t>
      </w:r>
      <w:r w:rsidR="00E1111B">
        <w:t>-</w:t>
      </w:r>
      <w:r w:rsidRPr="009028C5">
        <w:t>goals:</w:t>
      </w:r>
    </w:p>
    <w:p w14:paraId="044DEAAF" w14:textId="40DAC206" w:rsidR="009028C5" w:rsidRPr="000F0F49" w:rsidRDefault="009028C5" w:rsidP="00152A6A">
      <w:pPr>
        <w:pStyle w:val="ListNumber"/>
      </w:pPr>
      <w:r w:rsidRPr="000F0F49">
        <w:t>Subgoal #1</w:t>
      </w:r>
      <w:r w:rsidR="000F0F49" w:rsidRPr="000F0F49">
        <w:t xml:space="preserve"> </w:t>
      </w:r>
      <w:commentRangeStart w:id="60"/>
      <w:r w:rsidR="000F0F49" w:rsidRPr="000F0F49">
        <w:t>(för att tillfredsställa problemägaren – industrin?)</w:t>
      </w:r>
      <w:commentRangeEnd w:id="60"/>
      <w:r w:rsidR="00AA22E4">
        <w:rPr>
          <w:rStyle w:val="CommentReference"/>
          <w:rFonts w:asciiTheme="minorHAnsi" w:eastAsiaTheme="minorEastAsia" w:hAnsiTheme="minorHAnsi"/>
        </w:rPr>
        <w:commentReference w:id="60"/>
      </w:r>
    </w:p>
    <w:p w14:paraId="3C30EE9A" w14:textId="3AFE633F" w:rsidR="009028C5" w:rsidRPr="000F0F49" w:rsidRDefault="009028C5" w:rsidP="00152A6A">
      <w:pPr>
        <w:pStyle w:val="ListNumber"/>
      </w:pPr>
      <w:r w:rsidRPr="000F0F49">
        <w:t>Subgoal #2</w:t>
      </w:r>
      <w:r w:rsidR="000F0F49" w:rsidRPr="000F0F49">
        <w:t xml:space="preserve"> </w:t>
      </w:r>
      <w:commentRangeStart w:id="61"/>
      <w:r w:rsidR="000F0F49" w:rsidRPr="000F0F49">
        <w:t xml:space="preserve">(för att tillfredsställa ingenjörssamfundet och vetenskapen </w:t>
      </w:r>
      <w:r w:rsidR="000F0F49">
        <w:t>–</w:t>
      </w:r>
      <w:r w:rsidR="000F0F49" w:rsidRPr="000F0F49">
        <w:t xml:space="preserve"> akademin</w:t>
      </w:r>
      <w:r w:rsidR="000F0F49">
        <w:t>)</w:t>
      </w:r>
      <w:commentRangeEnd w:id="61"/>
      <w:r w:rsidR="00AA22E4">
        <w:rPr>
          <w:rStyle w:val="CommentReference"/>
          <w:rFonts w:asciiTheme="minorHAnsi" w:eastAsiaTheme="minorEastAsia" w:hAnsiTheme="minorHAnsi"/>
        </w:rPr>
        <w:commentReference w:id="61"/>
      </w:r>
    </w:p>
    <w:p w14:paraId="3C3E582C" w14:textId="7D83F8BA" w:rsidR="009028C5" w:rsidRPr="00AA22E4" w:rsidRDefault="009028C5" w:rsidP="00152A6A">
      <w:pPr>
        <w:pStyle w:val="ListNumber"/>
      </w:pPr>
      <w:r w:rsidRPr="00AA22E4">
        <w:t>Subgoal #3</w:t>
      </w:r>
      <w:r w:rsidR="000F0F49" w:rsidRPr="00AA22E4">
        <w:t xml:space="preserve"> </w:t>
      </w:r>
      <w:commentRangeStart w:id="62"/>
      <w:r w:rsidR="000F0F49" w:rsidRPr="00AA22E4">
        <w:t>(</w:t>
      </w:r>
      <w:r w:rsidR="00AA22E4" w:rsidRPr="00AA22E4">
        <w:t>eventuellt, för att uppfylla kursmålen – du som student)</w:t>
      </w:r>
      <w:commentRangeEnd w:id="62"/>
      <w:r w:rsidR="00AA22E4">
        <w:rPr>
          <w:rStyle w:val="CommentReference"/>
          <w:rFonts w:asciiTheme="minorHAnsi" w:eastAsiaTheme="minorEastAsia" w:hAnsiTheme="minorHAnsi"/>
        </w:rPr>
        <w:commentReference w:id="62"/>
      </w:r>
    </w:p>
    <w:p w14:paraId="0C503E24" w14:textId="77777777" w:rsidR="003F38AC" w:rsidRPr="00DD004E" w:rsidRDefault="003F38AC" w:rsidP="00634ACC">
      <w:pPr>
        <w:pStyle w:val="Heading2"/>
        <w:rPr>
          <w:rFonts w:cs="Arial"/>
        </w:rPr>
      </w:pPr>
      <w:bookmarkStart w:id="63" w:name="_Toc77863543"/>
      <w:bookmarkStart w:id="64" w:name="_Toc77863682"/>
      <w:r w:rsidRPr="00DD004E">
        <w:t xml:space="preserve">Samhällsnytta, Etik och </w:t>
      </w:r>
      <w:commentRangeStart w:id="65"/>
      <w:r w:rsidRPr="00DD004E">
        <w:t>Hållbarhet</w:t>
      </w:r>
      <w:commentRangeEnd w:id="65"/>
      <w:r w:rsidR="005425A1">
        <w:rPr>
          <w:rStyle w:val="CommentReference"/>
          <w:rFonts w:asciiTheme="minorHAnsi" w:eastAsiaTheme="minorEastAsia" w:hAnsiTheme="minorHAnsi" w:cstheme="minorBidi"/>
          <w:b w:val="0"/>
          <w:bCs w:val="0"/>
        </w:rPr>
        <w:commentReference w:id="65"/>
      </w:r>
      <w:bookmarkEnd w:id="63"/>
      <w:bookmarkEnd w:id="64"/>
    </w:p>
    <w:p w14:paraId="3EC95BBD" w14:textId="77777777" w:rsidR="009028C5" w:rsidRPr="00AA22E4" w:rsidRDefault="009028C5" w:rsidP="005425A1">
      <w:pPr>
        <w:pStyle w:val="Bodytextfirstparagraph"/>
      </w:pPr>
    </w:p>
    <w:p w14:paraId="4DD12DA3" w14:textId="6FF5AFAA" w:rsidR="006409AF" w:rsidRDefault="00EE3159" w:rsidP="00634ACC">
      <w:pPr>
        <w:pStyle w:val="Heading2"/>
      </w:pPr>
      <w:bookmarkStart w:id="66" w:name="_Toc77863544"/>
      <w:bookmarkStart w:id="67" w:name="_Toc77863683"/>
      <w:commentRangeStart w:id="68"/>
      <w:r>
        <w:t>Undersökningsmetod</w:t>
      </w:r>
      <w:commentRangeEnd w:id="68"/>
      <w:r w:rsidR="005425A1">
        <w:rPr>
          <w:rStyle w:val="CommentReference"/>
          <w:rFonts w:asciiTheme="minorHAnsi" w:eastAsiaTheme="minorEastAsia" w:hAnsiTheme="minorHAnsi" w:cstheme="minorBidi"/>
          <w:b w:val="0"/>
          <w:bCs w:val="0"/>
        </w:rPr>
        <w:commentReference w:id="68"/>
      </w:r>
      <w:bookmarkEnd w:id="66"/>
      <w:bookmarkEnd w:id="67"/>
    </w:p>
    <w:p w14:paraId="6CD0A718" w14:textId="77777777" w:rsidR="006409AF" w:rsidRDefault="00F214CC" w:rsidP="00D5385D">
      <w:pPr>
        <w:pStyle w:val="Bodytextfirstparagraph"/>
      </w:pPr>
      <w:r w:rsidRPr="00A95CAE">
        <w:t xml:space="preserve">Introduce your choice of methodology and method – and the reason why you chose them. Contrast them with </w:t>
      </w:r>
      <w:r w:rsidR="00085196">
        <w:t xml:space="preserve">and explain </w:t>
      </w:r>
      <w:r w:rsidRPr="00A95CAE">
        <w:t xml:space="preserve">why you did not choose other methodologies or methods. (The details of the actual methodology and method </w:t>
      </w:r>
      <w:r w:rsidR="008213E9">
        <w:t xml:space="preserve">you have chosen </w:t>
      </w:r>
      <w:r w:rsidRPr="00A95CAE">
        <w:t xml:space="preserve">will be given in Chapter </w:t>
      </w:r>
      <w:r w:rsidRPr="00A95CAE">
        <w:fldChar w:fldCharType="begin"/>
      </w:r>
      <w:r w:rsidRPr="00A95CAE">
        <w:instrText xml:space="preserve"> REF _Ref389644337 \n \h </w:instrText>
      </w:r>
      <w:r w:rsidRPr="00A95CAE">
        <w:fldChar w:fldCharType="separate"/>
      </w:r>
      <w:r w:rsidR="00634ACC">
        <w:t>3</w:t>
      </w:r>
      <w:r w:rsidRPr="00A95CAE">
        <w:fldChar w:fldCharType="end"/>
      </w:r>
      <w:r w:rsidRPr="00A95CAE">
        <w:t>.)</w:t>
      </w:r>
    </w:p>
    <w:p w14:paraId="3F610877" w14:textId="0791FB91" w:rsidR="00EE3159" w:rsidRDefault="00297E43" w:rsidP="00031198">
      <w:pPr>
        <w:pStyle w:val="BodyText"/>
        <w:rPr>
          <w:color w:val="FF0000"/>
        </w:rPr>
      </w:pPr>
      <w:commentRangeStart w:id="69"/>
      <w:r w:rsidRPr="00297E43">
        <w:rPr>
          <w:color w:val="FF0000"/>
        </w:rPr>
        <w:t xml:space="preserve">Här anger du vilken vilken övergripande </w:t>
      </w:r>
      <w:r>
        <w:rPr>
          <w:color w:val="FF0000"/>
        </w:rPr>
        <w:t>undersöknings</w:t>
      </w:r>
      <w:r w:rsidRPr="00297E43">
        <w:rPr>
          <w:color w:val="FF0000"/>
        </w:rPr>
        <w:t xml:space="preserve">strategi eller metod du skall använda för att försöka besvara den akademiska frågeställning och samtidigt lösa det e v ursprungliga problemet. </w:t>
      </w:r>
      <w:r>
        <w:rPr>
          <w:color w:val="FF0000"/>
        </w:rPr>
        <w:t>Ofta kan man använda ”lösandet av ursprungsproblemet” som en fallstudie kring en akademisk frågeställning. Du undersöker någon intressant fråga i ”skarpt” läge och samlar resultat och erfarenhet ur detta.</w:t>
      </w:r>
    </w:p>
    <w:p w14:paraId="066C9404" w14:textId="73032EC7" w:rsidR="00297E43" w:rsidRPr="00297E43" w:rsidRDefault="00297E43" w:rsidP="00031198">
      <w:pPr>
        <w:pStyle w:val="BodyText"/>
        <w:rPr>
          <w:color w:val="FF0000"/>
        </w:rPr>
      </w:pPr>
      <w:r>
        <w:rPr>
          <w:color w:val="FF0000"/>
        </w:rPr>
        <w:t>Tänk på att företaget ibland måste stå tillbaka i sin önskan och förväntan på projektets resultat till förmån för ny eller kompletterande ingenjörserfarenhet och vetenskap</w:t>
      </w:r>
      <w:r w:rsidR="00901715">
        <w:rPr>
          <w:color w:val="FF0000"/>
        </w:rPr>
        <w:t xml:space="preserve"> (ditt examensarbete)</w:t>
      </w:r>
      <w:r>
        <w:rPr>
          <w:color w:val="FF0000"/>
        </w:rPr>
        <w:t>. Det är du som student som bestämmer och löser fördelningen</w:t>
      </w:r>
      <w:r w:rsidR="00901715">
        <w:rPr>
          <w:color w:val="FF0000"/>
        </w:rPr>
        <w:t xml:space="preserve"> mellan dessa två intressen men se till att alla är informerade.</w:t>
      </w:r>
      <w:commentRangeEnd w:id="69"/>
      <w:r w:rsidR="001E0AD5">
        <w:rPr>
          <w:rStyle w:val="CommentReference"/>
          <w:rFonts w:asciiTheme="minorHAnsi" w:hAnsiTheme="minorHAnsi"/>
        </w:rPr>
        <w:commentReference w:id="69"/>
      </w:r>
    </w:p>
    <w:p w14:paraId="30AE2158" w14:textId="77777777" w:rsidR="005425A1" w:rsidRPr="00E5085F" w:rsidRDefault="005425A1" w:rsidP="00634ACC">
      <w:pPr>
        <w:pStyle w:val="Heading2"/>
      </w:pPr>
      <w:bookmarkStart w:id="70" w:name="_Toc386807568"/>
      <w:bookmarkStart w:id="71" w:name="_Toc77863545"/>
      <w:bookmarkStart w:id="72" w:name="_Toc77863684"/>
      <w:commentRangeStart w:id="73"/>
      <w:r>
        <w:lastRenderedPageBreak/>
        <w:t>Uppdragsgivare</w:t>
      </w:r>
      <w:bookmarkEnd w:id="70"/>
      <w:commentRangeEnd w:id="73"/>
      <w:r>
        <w:rPr>
          <w:rStyle w:val="CommentReference"/>
          <w:rFonts w:asciiTheme="minorHAnsi" w:eastAsiaTheme="minorEastAsia" w:hAnsiTheme="minorHAnsi" w:cstheme="minorBidi"/>
          <w:b w:val="0"/>
          <w:bCs w:val="0"/>
        </w:rPr>
        <w:commentReference w:id="73"/>
      </w:r>
      <w:bookmarkEnd w:id="71"/>
      <w:bookmarkEnd w:id="72"/>
    </w:p>
    <w:p w14:paraId="2341FE45" w14:textId="77777777" w:rsidR="005425A1" w:rsidRDefault="005425A1" w:rsidP="005425A1">
      <w:pPr>
        <w:pStyle w:val="Bodytextfirstparagraph"/>
      </w:pPr>
    </w:p>
    <w:p w14:paraId="1BA73E9B" w14:textId="03A30228" w:rsidR="00F214CC" w:rsidRPr="00634ACC" w:rsidRDefault="00EE3159" w:rsidP="00634ACC">
      <w:pPr>
        <w:pStyle w:val="Heading2"/>
      </w:pPr>
      <w:bookmarkStart w:id="74" w:name="_Toc77863546"/>
      <w:bookmarkStart w:id="75" w:name="_Toc77863685"/>
      <w:commentRangeStart w:id="76"/>
      <w:r w:rsidRPr="00634ACC">
        <w:t>Avgränsningar</w:t>
      </w:r>
      <w:commentRangeEnd w:id="76"/>
      <w:r w:rsidR="005425A1" w:rsidRPr="00634ACC">
        <w:rPr>
          <w:rStyle w:val="CommentReference"/>
          <w:sz w:val="24"/>
          <w:szCs w:val="26"/>
        </w:rPr>
        <w:commentReference w:id="76"/>
      </w:r>
      <w:bookmarkEnd w:id="74"/>
      <w:bookmarkEnd w:id="75"/>
    </w:p>
    <w:p w14:paraId="7A196F96" w14:textId="77777777" w:rsidR="00F214CC" w:rsidRPr="00A95CAE" w:rsidRDefault="00F214CC" w:rsidP="00D5385D">
      <w:pPr>
        <w:pStyle w:val="Bodytextfirstparagraph"/>
      </w:pPr>
      <w:r w:rsidRPr="00A95CAE">
        <w:t xml:space="preserve">Describe the </w:t>
      </w:r>
      <w:r w:rsidR="008213E9">
        <w:t>boundary/limits</w:t>
      </w:r>
      <w:r w:rsidRPr="00A95CAE">
        <w:t xml:space="preserve"> of your thesis project and what you are explicitly </w:t>
      </w:r>
      <w:r w:rsidRPr="008213E9">
        <w:rPr>
          <w:b/>
        </w:rPr>
        <w:t>not</w:t>
      </w:r>
      <w:r w:rsidRPr="00A95CAE">
        <w:t xml:space="preserve"> going to do. This will help you bound your efforts</w:t>
      </w:r>
      <w:r w:rsidR="008213E9">
        <w:t xml:space="preserve"> – as you have clearly defined what is </w:t>
      </w:r>
      <w:r w:rsidR="008213E9" w:rsidRPr="008213E9">
        <w:rPr>
          <w:b/>
        </w:rPr>
        <w:t>out of the scope</w:t>
      </w:r>
      <w:r w:rsidR="008213E9">
        <w:t xml:space="preserve"> of this thesis project</w:t>
      </w:r>
      <w:r w:rsidRPr="00A95CAE">
        <w:t>.</w:t>
      </w:r>
    </w:p>
    <w:p w14:paraId="3CDABEEF" w14:textId="022FA4A6" w:rsidR="00031198" w:rsidRPr="00962E68" w:rsidRDefault="00EE3159" w:rsidP="00634ACC">
      <w:pPr>
        <w:pStyle w:val="Heading2"/>
      </w:pPr>
      <w:bookmarkStart w:id="77" w:name="_Toc77863547"/>
      <w:bookmarkStart w:id="78" w:name="_Toc77863686"/>
      <w:commentRangeStart w:id="79"/>
      <w:r>
        <w:t xml:space="preserve">Rapportens </w:t>
      </w:r>
      <w:commentRangeEnd w:id="79"/>
      <w:r w:rsidR="005425A1">
        <w:rPr>
          <w:rStyle w:val="CommentReference"/>
          <w:rFonts w:asciiTheme="minorHAnsi" w:eastAsiaTheme="minorEastAsia" w:hAnsiTheme="minorHAnsi" w:cstheme="minorBidi"/>
          <w:b w:val="0"/>
          <w:bCs w:val="0"/>
        </w:rPr>
        <w:commentReference w:id="79"/>
      </w:r>
      <w:commentRangeStart w:id="80"/>
      <w:r>
        <w:t>disposition</w:t>
      </w:r>
      <w:commentRangeEnd w:id="80"/>
      <w:r w:rsidR="003F38AC">
        <w:rPr>
          <w:rStyle w:val="CommentReference"/>
          <w:rFonts w:asciiTheme="minorHAnsi" w:eastAsiaTheme="minorEastAsia" w:hAnsiTheme="minorHAnsi" w:cstheme="minorBidi"/>
          <w:b w:val="0"/>
          <w:bCs w:val="0"/>
        </w:rPr>
        <w:commentReference w:id="80"/>
      </w:r>
      <w:bookmarkEnd w:id="77"/>
      <w:bookmarkEnd w:id="78"/>
    </w:p>
    <w:p w14:paraId="03CBBFBC" w14:textId="034A9FF8" w:rsidR="00FF7D93" w:rsidRPr="00FF7D93" w:rsidRDefault="00031198" w:rsidP="00D5385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14:paraId="3A874CF7" w14:textId="77777777" w:rsidR="001C1893" w:rsidRPr="00393DE5" w:rsidRDefault="001C1893" w:rsidP="001C1893">
      <w:pPr>
        <w:pStyle w:val="BodyText"/>
        <w:ind w:firstLine="0"/>
      </w:pPr>
    </w:p>
    <w:p w14:paraId="73A06603" w14:textId="77777777" w:rsidR="00031198" w:rsidRPr="00306F97" w:rsidRDefault="00031198" w:rsidP="00FB1A90">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14:paraId="6B766976" w14:textId="00021645" w:rsidR="00031198" w:rsidRDefault="00031198" w:rsidP="00FB1A90">
      <w:pPr>
        <w:pStyle w:val="Heading1"/>
      </w:pPr>
      <w:bookmarkStart w:id="81" w:name="_Toc388654301"/>
      <w:bookmarkStart w:id="82" w:name="_Ref389643798"/>
      <w:bookmarkStart w:id="83" w:name="_Toc77863548"/>
      <w:bookmarkStart w:id="84" w:name="_Toc77863687"/>
      <w:commentRangeStart w:id="85"/>
      <w:r w:rsidRPr="00AA74B8">
        <w:lastRenderedPageBreak/>
        <w:t>B</w:t>
      </w:r>
      <w:r w:rsidR="00521A34">
        <w:t>akgrun</w:t>
      </w:r>
      <w:r w:rsidRPr="00AA74B8">
        <w:t>d</w:t>
      </w:r>
      <w:bookmarkEnd w:id="81"/>
      <w:bookmarkEnd w:id="82"/>
      <w:commentRangeEnd w:id="85"/>
      <w:r w:rsidR="008213E9">
        <w:rPr>
          <w:rStyle w:val="CommentReference"/>
          <w:rFonts w:asciiTheme="minorHAnsi" w:eastAsiaTheme="minorEastAsia" w:hAnsiTheme="minorHAnsi" w:cstheme="minorBidi"/>
          <w:b w:val="0"/>
          <w:bCs w:val="0"/>
        </w:rPr>
        <w:commentReference w:id="85"/>
      </w:r>
      <w:bookmarkEnd w:id="83"/>
      <w:bookmarkEnd w:id="84"/>
    </w:p>
    <w:p w14:paraId="38B8D51F" w14:textId="77777777" w:rsidR="00031198" w:rsidRDefault="00031198" w:rsidP="00D5385D">
      <w:pPr>
        <w:pStyle w:val="Bodytextfirstparagraph"/>
      </w:pPr>
      <w:commentRangeStart w:id="86"/>
      <w:r w:rsidRPr="00002875">
        <w:t xml:space="preserve">This </w:t>
      </w:r>
      <w:commentRangeEnd w:id="86"/>
      <w:r w:rsidR="004F6D46">
        <w:rPr>
          <w:rStyle w:val="CommentReference"/>
          <w:rFonts w:asciiTheme="minorHAnsi" w:hAnsiTheme="minorHAnsi"/>
        </w:rPr>
        <w:commentReference w:id="86"/>
      </w:r>
      <w:r w:rsidRPr="00002875">
        <w:t xml:space="preserve">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t>xxxx</w:t>
      </w:r>
      <w:r w:rsidRPr="00002875">
        <w:t>.</w:t>
      </w:r>
    </w:p>
    <w:p w14:paraId="25D4C67A" w14:textId="77777777"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14:paraId="6ECF0358" w14:textId="77777777" w:rsidR="008213E9" w:rsidRDefault="008213E9" w:rsidP="008213E9">
      <w:pPr>
        <w:pStyle w:val="BodyText"/>
        <w:rPr>
          <w:color w:val="FF0000"/>
          <w:szCs w:val="24"/>
        </w:rPr>
      </w:pPr>
      <w:r>
        <w:rPr>
          <w:color w:val="FF0000"/>
          <w:szCs w:val="24"/>
        </w:rPr>
        <w:t>What have others already done? (This is the “related work”.)</w:t>
      </w:r>
    </w:p>
    <w:p w14:paraId="6B1D1654" w14:textId="65372873" w:rsidR="00521A34" w:rsidRPr="00521A34" w:rsidRDefault="00521A34" w:rsidP="008213E9">
      <w:pPr>
        <w:pStyle w:val="BodyText"/>
        <w:rPr>
          <w:color w:val="FF0000"/>
          <w:szCs w:val="24"/>
        </w:rPr>
      </w:pPr>
      <w:commentRangeStart w:id="87"/>
      <w:r w:rsidRPr="00521A34">
        <w:rPr>
          <w:color w:val="FF0000"/>
          <w:szCs w:val="24"/>
        </w:rPr>
        <w:t xml:space="preserve">Vilken </w:t>
      </w:r>
      <w:r w:rsidRPr="00521A34">
        <w:rPr>
          <w:color w:val="FF0000"/>
          <w:szCs w:val="24"/>
          <w:u w:val="single"/>
        </w:rPr>
        <w:t>viktig</w:t>
      </w:r>
      <w:r w:rsidRPr="00521A34">
        <w:rPr>
          <w:color w:val="FF0000"/>
          <w:szCs w:val="24"/>
        </w:rPr>
        <w:t xml:space="preserve"> litteratur och </w:t>
      </w:r>
      <w:r w:rsidR="00AC430C">
        <w:rPr>
          <w:color w:val="FF0000"/>
          <w:szCs w:val="24"/>
        </w:rPr>
        <w:t>(forsknings-)</w:t>
      </w:r>
      <w:r w:rsidRPr="00521A34">
        <w:rPr>
          <w:color w:val="FF0000"/>
          <w:szCs w:val="24"/>
        </w:rPr>
        <w:t>artiklar har du studerat</w:t>
      </w:r>
      <w:r>
        <w:rPr>
          <w:color w:val="FF0000"/>
          <w:szCs w:val="24"/>
        </w:rPr>
        <w:t xml:space="preserve"> inom området (litteraturstudie)?</w:t>
      </w:r>
      <w:commentRangeEnd w:id="87"/>
      <w:r w:rsidR="00D53298">
        <w:rPr>
          <w:rStyle w:val="CommentReference"/>
          <w:rFonts w:asciiTheme="minorHAnsi" w:hAnsiTheme="minorHAnsi"/>
        </w:rPr>
        <w:commentReference w:id="87"/>
      </w:r>
    </w:p>
    <w:p w14:paraId="16C03CAF" w14:textId="166E1B67" w:rsidR="008E7390" w:rsidRPr="00F40484" w:rsidRDefault="001E0AD5" w:rsidP="00634ACC">
      <w:pPr>
        <w:pStyle w:val="Heading2"/>
      </w:pPr>
      <w:bookmarkStart w:id="88" w:name="_Toc77863549"/>
      <w:bookmarkStart w:id="89" w:name="_Toc77863688"/>
      <w:r>
        <w:t xml:space="preserve">Viktigt bakgrundsområde </w:t>
      </w:r>
      <w:r w:rsidR="008E7390">
        <w:t>#1</w:t>
      </w:r>
      <w:bookmarkEnd w:id="88"/>
      <w:bookmarkEnd w:id="89"/>
      <w:r>
        <w:t xml:space="preserve"> </w:t>
      </w:r>
    </w:p>
    <w:p w14:paraId="67E4C6D6" w14:textId="121BA1D0" w:rsidR="008E7390" w:rsidRDefault="008E7390" w:rsidP="00D5385D">
      <w:pPr>
        <w:pStyle w:val="Bodytextfirstparagraph"/>
      </w:pPr>
      <w:r w:rsidRPr="000203F6">
        <w:t>The</w:t>
      </w:r>
      <w:r>
        <w:t>re are xxx characteristics that distinguish</w:t>
      </w:r>
      <w:r w:rsidRPr="00F032E5">
        <w:rPr>
          <w:i/>
        </w:rPr>
        <w:t xml:space="preserve"> </w:t>
      </w:r>
      <w:r>
        <w:rPr>
          <w:i/>
        </w:rPr>
        <w:t>yyy</w:t>
      </w:r>
      <w:r w:rsidRPr="00F032E5">
        <w:rPr>
          <w:i/>
        </w:rPr>
        <w:t xml:space="preserve"> </w:t>
      </w:r>
      <w:r>
        <w:t>from other information and communication technology (ICT) system, as shown in</w:t>
      </w:r>
      <w:r w:rsidR="00390403">
        <w:t xml:space="preserve"> </w:t>
      </w:r>
      <w:r w:rsidR="00390403">
        <w:fldChar w:fldCharType="begin"/>
      </w:r>
      <w:r w:rsidR="00390403">
        <w:instrText xml:space="preserve"> REF _Ref77930278 \h </w:instrText>
      </w:r>
      <w:r w:rsidR="00390403">
        <w:fldChar w:fldCharType="separate"/>
      </w:r>
      <w:r w:rsidR="00390403">
        <w:t xml:space="preserve">Figur </w:t>
      </w:r>
      <w:r w:rsidR="00390403">
        <w:rPr>
          <w:noProof/>
        </w:rPr>
        <w:t>2</w:t>
      </w:r>
      <w:r w:rsidR="00390403">
        <w:noBreakHyphen/>
      </w:r>
      <w:r w:rsidR="00390403">
        <w:rPr>
          <w:noProof/>
        </w:rPr>
        <w:t>1</w:t>
      </w:r>
      <w:r w:rsidR="00390403">
        <w:fldChar w:fldCharType="end"/>
      </w:r>
      <w:r>
        <w:t xml:space="preserve">. </w:t>
      </w:r>
      <w:r w:rsidR="00390403">
        <w:fldChar w:fldCharType="begin"/>
      </w:r>
      <w:r w:rsidR="00390403">
        <w:instrText xml:space="preserve"> REF _Ref77930256 \h </w:instrText>
      </w:r>
      <w:r w:rsidR="00390403">
        <w:fldChar w:fldCharType="separate"/>
      </w:r>
      <w:r w:rsidR="00390403">
        <w:t xml:space="preserve">Tabell </w:t>
      </w:r>
      <w:r w:rsidR="00390403">
        <w:rPr>
          <w:noProof/>
        </w:rPr>
        <w:t>2</w:t>
      </w:r>
      <w:r w:rsidR="00390403">
        <w:noBreakHyphen/>
      </w:r>
      <w:r w:rsidR="00390403">
        <w:rPr>
          <w:noProof/>
        </w:rPr>
        <w:t>1</w:t>
      </w:r>
      <w:r w:rsidR="00390403">
        <w:fldChar w:fldCharType="end"/>
      </w:r>
      <w:r w:rsidR="00390403">
        <w:t xml:space="preserve"> </w:t>
      </w:r>
      <w:r>
        <w:t>summarizes these characteristics.</w:t>
      </w:r>
    </w:p>
    <w:p w14:paraId="4EACE199" w14:textId="77777777" w:rsidR="008E7390" w:rsidRDefault="008E7390" w:rsidP="008E7390">
      <w:pPr>
        <w:pStyle w:val="BodyText"/>
        <w:rPr>
          <w:szCs w:val="24"/>
        </w:rPr>
      </w:pPr>
    </w:p>
    <w:p w14:paraId="6D44AED6" w14:textId="77777777" w:rsidR="00B95530" w:rsidRDefault="008E7390" w:rsidP="00B95530">
      <w:pPr>
        <w:pStyle w:val="Figure"/>
      </w:pPr>
      <w:r>
        <w:rPr>
          <w:noProof/>
          <w:lang w:val="en-US"/>
        </w:rPr>
        <w:drawing>
          <wp:inline distT="0" distB="0" distL="0" distR="0" wp14:anchorId="1A25199A" wp14:editId="1C53E052">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14:paraId="59578CF6" w14:textId="5BF78F2C" w:rsidR="008E7390" w:rsidRDefault="00B95530" w:rsidP="00B95530">
      <w:pPr>
        <w:pStyle w:val="Caption"/>
        <w:jc w:val="center"/>
        <w:rPr>
          <w:sz w:val="22"/>
        </w:rPr>
      </w:pPr>
      <w:bookmarkStart w:id="90" w:name="_Ref77930278"/>
      <w:bookmarkStart w:id="91" w:name="_Toc77867132"/>
      <w:r>
        <w:t xml:space="preserve">Figur </w:t>
      </w:r>
      <w:fldSimple w:instr=" STYLEREF 1 \s ">
        <w:r w:rsidR="00670E00">
          <w:rPr>
            <w:noProof/>
          </w:rPr>
          <w:t>2</w:t>
        </w:r>
      </w:fldSimple>
      <w:r w:rsidR="00670E00">
        <w:noBreakHyphen/>
      </w:r>
      <w:fldSimple w:instr=" SEQ Figur \* ARABIC \s 1 ">
        <w:r w:rsidR="00670E00">
          <w:rPr>
            <w:noProof/>
          </w:rPr>
          <w:t>1</w:t>
        </w:r>
      </w:fldSimple>
      <w:bookmarkEnd w:id="90"/>
      <w:r>
        <w:t xml:space="preserve">: </w:t>
      </w:r>
      <w:r>
        <w:tab/>
      </w:r>
      <w:commentRangeStart w:id="92"/>
      <w:r>
        <w:t>Massor av stärnor</w:t>
      </w:r>
      <w:bookmarkEnd w:id="91"/>
      <w:commentRangeEnd w:id="92"/>
      <w:r w:rsidR="00390403">
        <w:rPr>
          <w:rStyle w:val="CommentReference"/>
          <w:rFonts w:asciiTheme="minorHAnsi" w:hAnsiTheme="minorHAnsi" w:cstheme="minorBidi"/>
          <w:b w:val="0"/>
          <w:bCs w:val="0"/>
        </w:rPr>
        <w:commentReference w:id="92"/>
      </w:r>
    </w:p>
    <w:p w14:paraId="422DF85F" w14:textId="176EC78D" w:rsidR="00390403" w:rsidRDefault="00390403" w:rsidP="00390403">
      <w:pPr>
        <w:pStyle w:val="Caption"/>
        <w:keepNext/>
      </w:pPr>
      <w:bookmarkStart w:id="93" w:name="_Ref77930256"/>
      <w:r>
        <w:t xml:space="preserve">Tabell </w:t>
      </w:r>
      <w:r w:rsidR="00F82E46">
        <w:fldChar w:fldCharType="begin"/>
      </w:r>
      <w:r w:rsidR="00F82E46">
        <w:instrText xml:space="preserve"> STYLEREF 1 \s </w:instrText>
      </w:r>
      <w:r w:rsidR="00F82E46">
        <w:fldChar w:fldCharType="separate"/>
      </w:r>
      <w:r>
        <w:rPr>
          <w:noProof/>
        </w:rPr>
        <w:t>2</w:t>
      </w:r>
      <w:r w:rsidR="00F82E46">
        <w:rPr>
          <w:noProof/>
        </w:rPr>
        <w:fldChar w:fldCharType="end"/>
      </w:r>
      <w:r>
        <w:noBreakHyphen/>
      </w:r>
      <w:r w:rsidR="00F82E46">
        <w:fldChar w:fldCharType="begin"/>
      </w:r>
      <w:r w:rsidR="00F82E46">
        <w:instrText xml:space="preserve"> SEQ Tabell \* ARABIC \s 1 </w:instrText>
      </w:r>
      <w:r w:rsidR="00F82E46">
        <w:fldChar w:fldCharType="separate"/>
      </w:r>
      <w:r>
        <w:rPr>
          <w:noProof/>
        </w:rPr>
        <w:t>1</w:t>
      </w:r>
      <w:r w:rsidR="00F82E46">
        <w:rPr>
          <w:noProof/>
        </w:rPr>
        <w:fldChar w:fldCharType="end"/>
      </w:r>
      <w:bookmarkEnd w:id="93"/>
      <w:r>
        <w:t xml:space="preserve">: </w:t>
      </w:r>
      <w:r w:rsidRPr="0031741E">
        <w:t>xxxx egenskaper</w:t>
      </w:r>
    </w:p>
    <w:tbl>
      <w:tblPr>
        <w:tblStyle w:val="LightShading1"/>
        <w:tblpPr w:leftFromText="181" w:rightFromText="181" w:vertAnchor="text" w:horzAnchor="margin" w:tblpXSpec="center" w:tblpY="171"/>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14:paraId="0392A854" w14:textId="77777777" w:rsidTr="003904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left w:val="none" w:sz="0" w:space="0" w:color="auto"/>
              <w:bottom w:val="none" w:sz="0" w:space="0" w:color="auto"/>
              <w:right w:val="none" w:sz="0" w:space="0" w:color="auto"/>
            </w:tcBorders>
            <w:shd w:val="clear" w:color="auto" w:fill="FFFFFF" w:themeFill="background1"/>
          </w:tcPr>
          <w:p w14:paraId="2156E8D4" w14:textId="162BA74F" w:rsidR="00031198" w:rsidRPr="00FB1A90" w:rsidRDefault="00B95530" w:rsidP="00390403">
            <w:pPr>
              <w:pStyle w:val="Tablecolumnheading"/>
              <w:framePr w:hSpace="0" w:wrap="auto" w:vAnchor="margin" w:hAnchor="text" w:xAlign="left" w:yAlign="inline"/>
            </w:pPr>
            <w:bookmarkStart w:id="94" w:name="_Ref358024914"/>
            <w:bookmarkStart w:id="95" w:name="_Ref358024896"/>
            <w:r w:rsidRPr="00FB1A90">
              <w:t>Egenskaper</w:t>
            </w:r>
          </w:p>
        </w:tc>
        <w:tc>
          <w:tcPr>
            <w:tcW w:w="493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1E2EC6F0" w14:textId="29BE3CE8" w:rsidR="00031198" w:rsidRPr="00552E29" w:rsidRDefault="00DE70FA" w:rsidP="00390403">
            <w:pPr>
              <w:pStyle w:val="Tablecolumnheading"/>
              <w:framePr w:hSpace="0" w:wrap="auto" w:vAnchor="margin" w:hAnchor="text" w:xAlign="left" w:yAlign="inline"/>
              <w:cnfStyle w:val="100000000000" w:firstRow="1" w:lastRow="0" w:firstColumn="0" w:lastColumn="0" w:oddVBand="0" w:evenVBand="0" w:oddHBand="0" w:evenHBand="0" w:firstRowFirstColumn="0" w:firstRowLastColumn="0" w:lastRowFirstColumn="0" w:lastRowLastColumn="0"/>
            </w:pPr>
            <w:r>
              <w:t>Beskrivning</w:t>
            </w:r>
          </w:p>
        </w:tc>
      </w:tr>
      <w:tr w:rsidR="00031198" w:rsidRPr="00552E29" w14:paraId="6CBA814C" w14:textId="77777777" w:rsidTr="003904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2C504867" w14:textId="2F0ED642" w:rsidR="00031198" w:rsidRPr="00552E29" w:rsidRDefault="001E0AD5" w:rsidP="00390403">
            <w:pPr>
              <w:pStyle w:val="Tablecell"/>
              <w:rPr>
                <w:b/>
              </w:rPr>
            </w:pPr>
            <w:r>
              <w:t>X</w:t>
            </w:r>
            <w:r w:rsidR="00574D12">
              <w:t>xx</w:t>
            </w:r>
          </w:p>
        </w:tc>
        <w:tc>
          <w:tcPr>
            <w:tcW w:w="4932" w:type="dxa"/>
            <w:tcBorders>
              <w:left w:val="none" w:sz="0" w:space="0" w:color="auto"/>
              <w:right w:val="none" w:sz="0" w:space="0" w:color="auto"/>
            </w:tcBorders>
            <w:shd w:val="clear" w:color="auto" w:fill="FFFFFF" w:themeFill="background1"/>
          </w:tcPr>
          <w:p w14:paraId="1EF65F80" w14:textId="77777777" w:rsidR="00031198" w:rsidRPr="00552E29" w:rsidRDefault="00031198" w:rsidP="00390403">
            <w:pPr>
              <w:pStyle w:val="Tablecelljustified"/>
              <w:cnfStyle w:val="000000100000" w:firstRow="0" w:lastRow="0" w:firstColumn="0" w:lastColumn="0" w:oddVBand="0" w:evenVBand="0" w:oddHBand="1" w:evenHBand="0" w:firstRowFirstColumn="0" w:firstRowLastColumn="0" w:lastRowFirstColumn="0" w:lastRowLastColumn="0"/>
            </w:pPr>
          </w:p>
        </w:tc>
      </w:tr>
      <w:tr w:rsidR="00031198" w:rsidRPr="00552E29" w14:paraId="6570F120" w14:textId="77777777" w:rsidTr="00390403">
        <w:tc>
          <w:tcPr>
            <w:cnfStyle w:val="001000000000" w:firstRow="0" w:lastRow="0" w:firstColumn="1" w:lastColumn="0" w:oddVBand="0" w:evenVBand="0" w:oddHBand="0" w:evenHBand="0" w:firstRowFirstColumn="0" w:firstRowLastColumn="0" w:lastRowFirstColumn="0" w:lastRowLastColumn="0"/>
            <w:tcW w:w="4248" w:type="dxa"/>
            <w:shd w:val="clear" w:color="auto" w:fill="FFFFFF" w:themeFill="background1"/>
          </w:tcPr>
          <w:p w14:paraId="49FF2B9B" w14:textId="6182E538" w:rsidR="00031198" w:rsidRPr="00552E29" w:rsidRDefault="001E0AD5" w:rsidP="00390403">
            <w:pPr>
              <w:pStyle w:val="Tablecell"/>
              <w:rPr>
                <w:b/>
              </w:rPr>
            </w:pPr>
            <w:r>
              <w:t>Y</w:t>
            </w:r>
            <w:r w:rsidR="00574D12">
              <w:t>yyy</w:t>
            </w:r>
          </w:p>
        </w:tc>
        <w:tc>
          <w:tcPr>
            <w:tcW w:w="4932" w:type="dxa"/>
            <w:shd w:val="clear" w:color="auto" w:fill="FFFFFF" w:themeFill="background1"/>
          </w:tcPr>
          <w:p w14:paraId="5D38C1D5" w14:textId="77777777" w:rsidR="00031198" w:rsidRPr="00552E29" w:rsidRDefault="00031198" w:rsidP="00390403">
            <w:pPr>
              <w:pStyle w:val="Tablecelljustified"/>
              <w:cnfStyle w:val="000000000000" w:firstRow="0" w:lastRow="0" w:firstColumn="0" w:lastColumn="0" w:oddVBand="0" w:evenVBand="0" w:oddHBand="0" w:evenHBand="0" w:firstRowFirstColumn="0" w:firstRowLastColumn="0" w:lastRowFirstColumn="0" w:lastRowLastColumn="0"/>
            </w:pPr>
          </w:p>
        </w:tc>
      </w:tr>
      <w:tr w:rsidR="00031198" w:rsidRPr="00552E29" w14:paraId="2697BF0C" w14:textId="77777777" w:rsidTr="00390403">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38DF5648" w14:textId="77777777" w:rsidR="00031198" w:rsidRPr="00552E29" w:rsidRDefault="00031198" w:rsidP="00390403">
            <w:pPr>
              <w:pStyle w:val="Tablecell"/>
              <w:rPr>
                <w:b/>
              </w:rPr>
            </w:pPr>
          </w:p>
        </w:tc>
        <w:tc>
          <w:tcPr>
            <w:tcW w:w="4932" w:type="dxa"/>
            <w:tcBorders>
              <w:left w:val="none" w:sz="0" w:space="0" w:color="auto"/>
              <w:right w:val="none" w:sz="0" w:space="0" w:color="auto"/>
            </w:tcBorders>
            <w:shd w:val="clear" w:color="auto" w:fill="FFFFFF" w:themeFill="background1"/>
          </w:tcPr>
          <w:p w14:paraId="6AFDD315" w14:textId="77777777" w:rsidR="00031198" w:rsidRPr="00552E29" w:rsidRDefault="00031198" w:rsidP="00390403">
            <w:pPr>
              <w:pStyle w:val="Tablecelljustified"/>
              <w:keepNext/>
              <w:cnfStyle w:val="000000100000" w:firstRow="0" w:lastRow="0" w:firstColumn="0" w:lastColumn="0" w:oddVBand="0" w:evenVBand="0" w:oddHBand="1" w:evenHBand="0" w:firstRowFirstColumn="0" w:firstRowLastColumn="0" w:lastRowFirstColumn="0" w:lastRowLastColumn="0"/>
            </w:pPr>
          </w:p>
        </w:tc>
      </w:tr>
    </w:tbl>
    <w:p w14:paraId="0E266858" w14:textId="099EBE30" w:rsidR="00031198" w:rsidRPr="007F7F9C" w:rsidRDefault="00B2132A" w:rsidP="0070546B">
      <w:pPr>
        <w:pStyle w:val="Heading3"/>
      </w:pPr>
      <w:bookmarkStart w:id="96" w:name="_Toc77863550"/>
      <w:bookmarkStart w:id="97" w:name="_Toc77863689"/>
      <w:bookmarkEnd w:id="94"/>
      <w:bookmarkEnd w:id="95"/>
      <w:r w:rsidRPr="007F7F9C">
        <w:t>Subarea #1.#1</w:t>
      </w:r>
      <w:sdt>
        <w:sdtPr>
          <w:alias w:val="Title"/>
          <w:tag w:val=""/>
          <w:id w:val="-406230570"/>
          <w:dataBinding w:prefixMappings="xmlns:ns0='http://purl.org/dc/elements/1.1/' xmlns:ns1='http://schemas.openxmlformats.org/package/2006/metadata/core-properties' " w:xpath="/ns1:coreProperties[1]/ns0:title[1]" w:storeItemID="{6C3C8BC8-F283-45AE-878A-BAB7291924A1}"/>
          <w:text/>
        </w:sdtPr>
        <w:sdtEndPr/>
        <w:sdtContent>
          <w:r w:rsidR="00004C32">
            <w:t>Titel på avhandling</w:t>
          </w:r>
        </w:sdtContent>
      </w:sdt>
      <w:bookmarkEnd w:id="96"/>
      <w:bookmarkEnd w:id="97"/>
    </w:p>
    <w:p w14:paraId="727DBFF9" w14:textId="77777777" w:rsidR="00B2132A" w:rsidRPr="007F7F9C" w:rsidRDefault="00B2132A" w:rsidP="00D651BD">
      <w:pPr>
        <w:pStyle w:val="Bodytextfirstparagraph"/>
      </w:pPr>
    </w:p>
    <w:p w14:paraId="5D3AA2A6" w14:textId="77777777" w:rsidR="00D651BD" w:rsidRDefault="00B2132A" w:rsidP="0070546B">
      <w:pPr>
        <w:pStyle w:val="Heading3"/>
        <w:rPr>
          <w:i/>
        </w:rPr>
      </w:pPr>
      <w:bookmarkStart w:id="98" w:name="_Toc77863551"/>
      <w:bookmarkStart w:id="99" w:name="_Toc77863690"/>
      <w:r>
        <w:t xml:space="preserve">Subarea </w:t>
      </w:r>
      <w:r>
        <w:rPr>
          <w:i/>
        </w:rPr>
        <w:t>#1.#2</w:t>
      </w:r>
      <w:bookmarkEnd w:id="98"/>
      <w:bookmarkEnd w:id="99"/>
    </w:p>
    <w:p w14:paraId="2D7EA96D" w14:textId="77777777" w:rsidR="00D651BD" w:rsidRPr="00D651BD" w:rsidRDefault="00D651BD" w:rsidP="00D651BD">
      <w:pPr>
        <w:pStyle w:val="Bodytextfirstparagraph"/>
      </w:pPr>
    </w:p>
    <w:p w14:paraId="6F367C62" w14:textId="63D58A7E" w:rsidR="00B2132A" w:rsidRDefault="001E0AD5" w:rsidP="00634ACC">
      <w:pPr>
        <w:pStyle w:val="Heading2"/>
      </w:pPr>
      <w:bookmarkStart w:id="100" w:name="_Toc77863552"/>
      <w:bookmarkStart w:id="101" w:name="_Toc77863691"/>
      <w:bookmarkStart w:id="102" w:name="_Toc388654306"/>
      <w:r>
        <w:t xml:space="preserve">Viktigt bakgrundsområde </w:t>
      </w:r>
      <w:r w:rsidR="00B2132A">
        <w:t>#2</w:t>
      </w:r>
      <w:bookmarkEnd w:id="100"/>
      <w:bookmarkEnd w:id="101"/>
    </w:p>
    <w:p w14:paraId="184EA7E0" w14:textId="77777777" w:rsidR="00D651BD" w:rsidRPr="00D651BD" w:rsidRDefault="00D651BD" w:rsidP="00D5385D">
      <w:pPr>
        <w:pStyle w:val="Bodytextfirstparagraph"/>
      </w:pPr>
    </w:p>
    <w:p w14:paraId="1C8B01FC" w14:textId="314C2C9B" w:rsidR="00B2132A" w:rsidRDefault="00B2132A" w:rsidP="00634ACC">
      <w:pPr>
        <w:pStyle w:val="Heading2"/>
      </w:pPr>
      <w:bookmarkStart w:id="103" w:name="_Toc77863553"/>
      <w:bookmarkStart w:id="104" w:name="_Toc77863692"/>
      <w:r>
        <w:lastRenderedPageBreak/>
        <w:t>Rela</w:t>
      </w:r>
      <w:r w:rsidR="001E0AD5">
        <w:t>terande arbeten</w:t>
      </w:r>
      <w:bookmarkEnd w:id="103"/>
      <w:bookmarkEnd w:id="104"/>
    </w:p>
    <w:p w14:paraId="1BD7F093" w14:textId="77777777" w:rsidR="00D651BD" w:rsidRPr="00D651BD" w:rsidRDefault="00D651BD" w:rsidP="00D5385D">
      <w:pPr>
        <w:pStyle w:val="Bodytextfirstparagraph"/>
      </w:pPr>
    </w:p>
    <w:p w14:paraId="4634EA94" w14:textId="593BAD1D" w:rsidR="00B2132A" w:rsidRDefault="00CC08FF" w:rsidP="0070546B">
      <w:pPr>
        <w:pStyle w:val="Heading3"/>
      </w:pPr>
      <w:bookmarkStart w:id="105" w:name="_Toc77863554"/>
      <w:bookmarkStart w:id="106" w:name="_Toc77863693"/>
      <w:r>
        <w:t>Viktigt relaterat arbete</w:t>
      </w:r>
      <w:r w:rsidR="00B2132A">
        <w:t xml:space="preserve"> #1</w:t>
      </w:r>
      <w:bookmarkEnd w:id="105"/>
      <w:bookmarkEnd w:id="106"/>
    </w:p>
    <w:p w14:paraId="77180BED" w14:textId="77777777" w:rsidR="00D651BD" w:rsidRPr="00D651BD" w:rsidRDefault="00D651BD" w:rsidP="00D5385D">
      <w:pPr>
        <w:pStyle w:val="Bodytextfirstparagraph"/>
      </w:pPr>
    </w:p>
    <w:p w14:paraId="708E6CF8" w14:textId="20C5498C" w:rsidR="00B2132A" w:rsidRDefault="00CC08FF" w:rsidP="0070546B">
      <w:pPr>
        <w:pStyle w:val="Heading3"/>
      </w:pPr>
      <w:bookmarkStart w:id="107" w:name="_Toc77863555"/>
      <w:bookmarkStart w:id="108" w:name="_Toc77863694"/>
      <w:r>
        <w:t xml:space="preserve">Viktigt relaterat arbete </w:t>
      </w:r>
      <w:r w:rsidR="00B2132A">
        <w:t>#2</w:t>
      </w:r>
      <w:bookmarkEnd w:id="107"/>
      <w:bookmarkEnd w:id="108"/>
    </w:p>
    <w:p w14:paraId="22F75943" w14:textId="77777777" w:rsidR="00B2132A" w:rsidRDefault="00B2132A" w:rsidP="00D5385D">
      <w:pPr>
        <w:pStyle w:val="Bodytextfirstparagraph"/>
      </w:pPr>
    </w:p>
    <w:p w14:paraId="062819DD" w14:textId="77777777" w:rsidR="00B2132A" w:rsidRDefault="00B2132A" w:rsidP="00B2132A">
      <w:pPr>
        <w:pStyle w:val="BodyText"/>
      </w:pPr>
      <w:r>
        <w:t>…</w:t>
      </w:r>
    </w:p>
    <w:p w14:paraId="4B74E171" w14:textId="50E96569" w:rsidR="00B2132A" w:rsidRDefault="00CC08FF" w:rsidP="0070546B">
      <w:pPr>
        <w:pStyle w:val="Heading3"/>
      </w:pPr>
      <w:bookmarkStart w:id="109" w:name="_Toc77863556"/>
      <w:bookmarkStart w:id="110" w:name="_Toc77863695"/>
      <w:r>
        <w:t xml:space="preserve">Viktigt relaterat arbete </w:t>
      </w:r>
      <w:r w:rsidR="00B2132A">
        <w:t>#n</w:t>
      </w:r>
      <w:bookmarkEnd w:id="109"/>
      <w:bookmarkEnd w:id="110"/>
    </w:p>
    <w:p w14:paraId="5DF981B1" w14:textId="77777777" w:rsidR="00D651BD" w:rsidRPr="00D651BD" w:rsidRDefault="00D651BD" w:rsidP="00D5385D">
      <w:pPr>
        <w:pStyle w:val="Bodytextfirstparagraph"/>
      </w:pPr>
    </w:p>
    <w:p w14:paraId="47F154BE" w14:textId="0508CE56" w:rsidR="00B2132A" w:rsidRDefault="00CC08FF" w:rsidP="0070546B">
      <w:pPr>
        <w:pStyle w:val="Heading3"/>
      </w:pPr>
      <w:bookmarkStart w:id="111" w:name="_Toc77863557"/>
      <w:bookmarkStart w:id="112" w:name="_Toc77863696"/>
      <w:r>
        <w:t xml:space="preserve">Mindre relaterat arbete </w:t>
      </w:r>
      <w:r w:rsidR="00B2132A">
        <w:t>#1</w:t>
      </w:r>
      <w:bookmarkEnd w:id="111"/>
      <w:bookmarkEnd w:id="112"/>
    </w:p>
    <w:p w14:paraId="104CD704" w14:textId="77777777" w:rsidR="00D651BD" w:rsidRPr="00D651BD" w:rsidRDefault="00D651BD" w:rsidP="00D5385D">
      <w:pPr>
        <w:pStyle w:val="Bodytextfirstparagraph"/>
      </w:pPr>
    </w:p>
    <w:p w14:paraId="6EE16DB2" w14:textId="77777777" w:rsidR="00B2132A" w:rsidRDefault="00B2132A" w:rsidP="00B2132A">
      <w:pPr>
        <w:pStyle w:val="BodyText"/>
      </w:pPr>
    </w:p>
    <w:p w14:paraId="593A3D2C" w14:textId="77777777" w:rsidR="00B2132A" w:rsidRDefault="00B2132A" w:rsidP="00B2132A">
      <w:pPr>
        <w:pStyle w:val="BodyText"/>
      </w:pPr>
      <w:r>
        <w:t>…</w:t>
      </w:r>
    </w:p>
    <w:p w14:paraId="2A49B666" w14:textId="3DC27521" w:rsidR="00B2132A" w:rsidRDefault="00CC08FF" w:rsidP="0070546B">
      <w:pPr>
        <w:pStyle w:val="Heading3"/>
      </w:pPr>
      <w:bookmarkStart w:id="113" w:name="_Toc77863558"/>
      <w:bookmarkStart w:id="114" w:name="_Toc77863697"/>
      <w:r>
        <w:t xml:space="preserve">Mindre relaterat arbete </w:t>
      </w:r>
      <w:r w:rsidR="00B2132A">
        <w:t>#</w:t>
      </w:r>
      <w:r w:rsidR="00D651BD">
        <w:t>n</w:t>
      </w:r>
      <w:bookmarkEnd w:id="113"/>
      <w:bookmarkEnd w:id="114"/>
    </w:p>
    <w:p w14:paraId="68E732BB" w14:textId="77777777" w:rsidR="00D651BD" w:rsidRPr="00D651BD" w:rsidRDefault="00D651BD" w:rsidP="00D5385D">
      <w:pPr>
        <w:pStyle w:val="Bodytextfirstparagraph"/>
      </w:pPr>
    </w:p>
    <w:p w14:paraId="08921B4F" w14:textId="77777777" w:rsidR="00B2132A" w:rsidRDefault="00B2132A" w:rsidP="00B2132A">
      <w:pPr>
        <w:pStyle w:val="BodyText"/>
      </w:pPr>
    </w:p>
    <w:p w14:paraId="682E6456" w14:textId="0E0A54AA" w:rsidR="00D651BD" w:rsidRDefault="00521A34" w:rsidP="00634ACC">
      <w:pPr>
        <w:pStyle w:val="Heading2"/>
      </w:pPr>
      <w:bookmarkStart w:id="115" w:name="_Toc77863559"/>
      <w:bookmarkStart w:id="116" w:name="_Toc77863698"/>
      <w:r>
        <w:t>Sammanfattning</w:t>
      </w:r>
      <w:bookmarkEnd w:id="115"/>
      <w:bookmarkEnd w:id="116"/>
    </w:p>
    <w:bookmarkEnd w:id="102"/>
    <w:p w14:paraId="123CE6A8" w14:textId="77777777" w:rsidR="00CC08FF" w:rsidRPr="00CC08FF" w:rsidRDefault="00CC08FF" w:rsidP="00D5385D">
      <w:pPr>
        <w:pStyle w:val="Bodytextfirstparagraph"/>
      </w:pPr>
      <w:r w:rsidRPr="00CC08FF">
        <w:t>Det är trevligt att få detta kapitel avslutas med en sammanfattning. Till exempel kan du inkludera en tabell som sammanfattar andras idéer och fördelar och nackdelar med varje - så som senare kan du jämföra din lösning till var och en av dessa. Detta kommer också att hjälpa dig att definiera de variabler som du kommer att använda för din utvärdering.</w:t>
      </w:r>
    </w:p>
    <w:p w14:paraId="1C41CFB2" w14:textId="77777777" w:rsidR="00031198" w:rsidRDefault="00031198" w:rsidP="00031198">
      <w:pPr>
        <w:pStyle w:val="BodyText"/>
      </w:pPr>
    </w:p>
    <w:p w14:paraId="23C9917E" w14:textId="77777777" w:rsidR="00031198" w:rsidRPr="007D2EFD" w:rsidRDefault="00031198" w:rsidP="00634ACC">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06DF6099" w14:textId="64D7EE75" w:rsidR="00031198" w:rsidRDefault="004F6D46" w:rsidP="00FB1A90">
      <w:pPr>
        <w:pStyle w:val="Heading1"/>
      </w:pPr>
      <w:bookmarkStart w:id="117" w:name="_Toc386807573"/>
      <w:bookmarkStart w:id="118" w:name="_Toc388654321"/>
      <w:bookmarkStart w:id="119" w:name="_Ref389644337"/>
      <w:bookmarkStart w:id="120" w:name="_Toc77863560"/>
      <w:bookmarkStart w:id="121" w:name="_Toc77863699"/>
      <w:r w:rsidRPr="00E5085F">
        <w:lastRenderedPageBreak/>
        <w:t>&lt;</w:t>
      </w:r>
      <w:r>
        <w:t>Ingenjörs-relaterat</w:t>
      </w:r>
      <w:r w:rsidRPr="00E5085F">
        <w:t xml:space="preserve"> </w:t>
      </w:r>
      <w:r>
        <w:t>innehåll, Metodologier</w:t>
      </w:r>
      <w:r w:rsidRPr="00E5085F">
        <w:t xml:space="preserve"> </w:t>
      </w:r>
      <w:r>
        <w:t>och Metoder</w:t>
      </w:r>
      <w:r w:rsidRPr="00E5085F">
        <w:t xml:space="preserve">&gt; </w:t>
      </w:r>
      <w:r>
        <w:t>Använd själv-förklarande rubrik</w:t>
      </w:r>
      <w:bookmarkEnd w:id="117"/>
      <w:r>
        <w:t xml:space="preserve"> </w:t>
      </w:r>
      <w:commentRangeStart w:id="122"/>
      <w:r w:rsidR="00031198">
        <w:t>Me</w:t>
      </w:r>
      <w:r w:rsidR="00173EFF">
        <w:t>tod</w:t>
      </w:r>
      <w:bookmarkEnd w:id="118"/>
      <w:bookmarkEnd w:id="119"/>
      <w:commentRangeEnd w:id="122"/>
      <w:r w:rsidR="00A95CAE">
        <w:rPr>
          <w:rStyle w:val="CommentReference"/>
          <w:rFonts w:asciiTheme="minorHAnsi" w:eastAsiaTheme="minorEastAsia" w:hAnsiTheme="minorHAnsi" w:cstheme="minorBidi"/>
          <w:b w:val="0"/>
          <w:bCs w:val="0"/>
        </w:rPr>
        <w:commentReference w:id="122"/>
      </w:r>
      <w:bookmarkEnd w:id="120"/>
      <w:bookmarkEnd w:id="121"/>
    </w:p>
    <w:p w14:paraId="5776E52D" w14:textId="77777777" w:rsidR="00E145B3" w:rsidRPr="00E145B3" w:rsidRDefault="00E145B3" w:rsidP="00D5385D">
      <w:pPr>
        <w:pStyle w:val="Bodytextfirstparagraph"/>
      </w:pPr>
      <w:r w:rsidRPr="00E145B3">
        <w:t>Vilka vetenskapliga eller ingenjörsmetodik ska du använda och varför har du valt den här metoden. Vilka andra metoder gjorde du överväga och varför du avvisar dem.</w:t>
      </w:r>
    </w:p>
    <w:p w14:paraId="0742CCF0" w14:textId="77777777" w:rsidR="00E145B3" w:rsidRPr="00E145B3" w:rsidRDefault="00E145B3" w:rsidP="00E145B3">
      <w:pPr>
        <w:pStyle w:val="BodyText"/>
        <w:rPr>
          <w:color w:val="FF0000"/>
        </w:rPr>
      </w:pPr>
      <w:r w:rsidRPr="00E145B3">
        <w:rPr>
          <w:color w:val="FF0000"/>
        </w:rPr>
        <w:t>Vad är dina mål? (Vad ska du kunna göra som ett resultat av din lösning - vilken inte kan göras i god tid innan du började)</w:t>
      </w:r>
    </w:p>
    <w:p w14:paraId="28BCC1A5" w14:textId="77777777" w:rsidR="00E145B3" w:rsidRPr="00E145B3" w:rsidRDefault="00E145B3" w:rsidP="00E145B3">
      <w:pPr>
        <w:pStyle w:val="BodyText"/>
        <w:rPr>
          <w:color w:val="FF0000"/>
        </w:rPr>
      </w:pPr>
      <w:r w:rsidRPr="00E145B3">
        <w:rPr>
          <w:color w:val="FF0000"/>
        </w:rPr>
        <w:t>Vad du ska göra? Hur? Varför? Till exempel, om du har implementerat en artefakt vad gjorde du och varför? Hur kommer ditt utvärdera den.</w:t>
      </w:r>
    </w:p>
    <w:p w14:paraId="6C5DA218" w14:textId="534213AA" w:rsidR="00E145B3" w:rsidRDefault="00E145B3" w:rsidP="004F6D46">
      <w:pPr>
        <w:pStyle w:val="Bodytextfirstparagraph"/>
      </w:pPr>
      <w:commentRangeStart w:id="123"/>
      <w:r>
        <w:t xml:space="preserve">Syftet </w:t>
      </w:r>
      <w:commentRangeEnd w:id="123"/>
      <w:r w:rsidR="004F6D46">
        <w:rPr>
          <w:rStyle w:val="CommentReference"/>
          <w:rFonts w:asciiTheme="minorHAnsi" w:hAnsiTheme="minorHAnsi"/>
        </w:rPr>
        <w:commentReference w:id="123"/>
      </w:r>
      <w:r>
        <w:t xml:space="preserve">med detta kapitel är att ge en översikt över forsknings metod som används i denna avhandling. Avsnitt </w:t>
      </w:r>
      <w:r>
        <w:fldChar w:fldCharType="begin"/>
      </w:r>
      <w:r>
        <w:instrText xml:space="preserve"> REF _Ref420424513 \n \h </w:instrText>
      </w:r>
      <w:r>
        <w:fldChar w:fldCharType="separate"/>
      </w:r>
      <w:r w:rsidR="00634ACC">
        <w:t>3.1</w:t>
      </w:r>
      <w:r>
        <w:fldChar w:fldCharType="end"/>
      </w:r>
      <w:r>
        <w:t xml:space="preserve"> beskriver forskningsprocessen. Avsnitt </w:t>
      </w:r>
      <w:r>
        <w:fldChar w:fldCharType="begin"/>
      </w:r>
      <w:r>
        <w:instrText xml:space="preserve"> REF _Ref420424519 \n \h </w:instrText>
      </w:r>
      <w:r>
        <w:fldChar w:fldCharType="separate"/>
      </w:r>
      <w:r w:rsidR="00634ACC">
        <w:t>3.2</w:t>
      </w:r>
      <w:r>
        <w:fldChar w:fldCharType="end"/>
      </w:r>
      <w:r>
        <w:t xml:space="preserve"> detaljer forskningen paradigm. Avsnitt </w:t>
      </w:r>
      <w:r>
        <w:fldChar w:fldCharType="begin"/>
      </w:r>
      <w:r>
        <w:instrText xml:space="preserve"> REF _Ref420424527 \n \h </w:instrText>
      </w:r>
      <w:r>
        <w:fldChar w:fldCharType="separate"/>
      </w:r>
      <w:r w:rsidR="00634ACC">
        <w:t>3.3</w:t>
      </w:r>
      <w:r>
        <w:fldChar w:fldCharType="end"/>
      </w:r>
      <w:r>
        <w:t xml:space="preserve"> fokuserar på datainsamling tekniker som används för denna forskning. Avsnitt </w:t>
      </w:r>
      <w:r>
        <w:fldChar w:fldCharType="begin"/>
      </w:r>
      <w:r>
        <w:instrText xml:space="preserve"> REF _Ref420424536 \n \h </w:instrText>
      </w:r>
      <w:r>
        <w:fldChar w:fldCharType="separate"/>
      </w:r>
      <w:r w:rsidR="00634ACC">
        <w:t>3.4</w:t>
      </w:r>
      <w:r>
        <w:fldChar w:fldCharType="end"/>
      </w:r>
      <w:r>
        <w:t xml:space="preserve"> beskriver experimentell design. Avsnitt </w:t>
      </w:r>
      <w:r>
        <w:fldChar w:fldCharType="begin"/>
      </w:r>
      <w:r>
        <w:instrText xml:space="preserve"> REF _Ref420424547 \n \h </w:instrText>
      </w:r>
      <w:r>
        <w:fldChar w:fldCharType="separate"/>
      </w:r>
      <w:r w:rsidR="00634ACC">
        <w:t>3.5</w:t>
      </w:r>
      <w:r>
        <w:fldChar w:fldCharType="end"/>
      </w:r>
      <w:r>
        <w:t xml:space="preserve"> förklarar de tekniker som används för att utvärdera tillförlitligheten och giltigheten av de insamlade uppgifterna. Avsnitt </w:t>
      </w:r>
      <w:r>
        <w:fldChar w:fldCharType="begin"/>
      </w:r>
      <w:r>
        <w:instrText xml:space="preserve"> REF _Ref420424556 \n \h </w:instrText>
      </w:r>
      <w:r>
        <w:fldChar w:fldCharType="separate"/>
      </w:r>
      <w:r w:rsidR="00634ACC">
        <w:t>3.6</w:t>
      </w:r>
      <w:r>
        <w:fldChar w:fldCharType="end"/>
      </w:r>
      <w:r>
        <w:t xml:space="preserve"> beskriver den metod som används för dataanalysen. Slutligen, Avsnitt </w:t>
      </w:r>
      <w:r>
        <w:fldChar w:fldCharType="begin"/>
      </w:r>
      <w:r>
        <w:instrText xml:space="preserve"> REF _Ref420424566 \n \h </w:instrText>
      </w:r>
      <w:r>
        <w:fldChar w:fldCharType="separate"/>
      </w:r>
      <w:r w:rsidR="00634ACC">
        <w:t>3.7</w:t>
      </w:r>
      <w:r>
        <w:fldChar w:fldCharType="end"/>
      </w:r>
      <w:r>
        <w:t xml:space="preserve"> beskriver ramverket valts för att utvärdera xxx.</w:t>
      </w:r>
    </w:p>
    <w:p w14:paraId="36E87F37" w14:textId="5F2053AD" w:rsidR="00782532" w:rsidRPr="00782532" w:rsidRDefault="00E145B3" w:rsidP="00E145B3">
      <w:pPr>
        <w:pStyle w:val="BodyText"/>
      </w:pPr>
      <w:r>
        <w:t>----------------------------------------------------------------------</w:t>
      </w:r>
    </w:p>
    <w:p w14:paraId="48B2D805" w14:textId="2E7FDECF" w:rsidR="009F5819" w:rsidRPr="00FC1817" w:rsidRDefault="00FC1817" w:rsidP="009F5819">
      <w:pPr>
        <w:pStyle w:val="BodyText"/>
      </w:pPr>
      <w:commentRangeStart w:id="124"/>
      <w:r w:rsidRPr="00FC1817">
        <w:t>Ofta kan man koppla ett an</w:t>
      </w:r>
      <w:r>
        <w:t>tal följdfrågor till undersökningsfrågan och problemlösningen</w:t>
      </w:r>
      <w:r w:rsidRPr="00FC1817">
        <w:t xml:space="preserve"> t ex</w:t>
      </w:r>
    </w:p>
    <w:p w14:paraId="659107B8" w14:textId="4AA7008A" w:rsidR="00FC1817" w:rsidRDefault="00FC1817" w:rsidP="00FC1817">
      <w:pPr>
        <w:pStyle w:val="BodyText"/>
        <w:numPr>
          <w:ilvl w:val="0"/>
          <w:numId w:val="24"/>
        </w:numPr>
      </w:pPr>
      <w:r>
        <w:t>Vilken process skall användas för konstruktion av lösningen och vilken process skall kopplas till denna för att svara på undersökningsfrågan?</w:t>
      </w:r>
    </w:p>
    <w:p w14:paraId="287925AC" w14:textId="0522A1C6" w:rsidR="00FC1817" w:rsidRDefault="00FC1817" w:rsidP="00FC1817">
      <w:pPr>
        <w:pStyle w:val="BodyText"/>
        <w:numPr>
          <w:ilvl w:val="0"/>
          <w:numId w:val="24"/>
        </w:numPr>
      </w:pPr>
      <w:r>
        <w:t>Hur och vilket resultat</w:t>
      </w:r>
      <w:r w:rsidR="009555A2">
        <w:t xml:space="preserve"> (storheter)</w:t>
      </w:r>
      <w:r>
        <w:t xml:space="preserve"> skall presenteras både för att redovisa svar på undersökningsfrågan (resultatkapitlet i denna rapport) och redovisa resultat av problemlösningen (</w:t>
      </w:r>
      <w:r w:rsidR="00B0538A">
        <w:t xml:space="preserve">prototypen, </w:t>
      </w:r>
      <w:r>
        <w:t>ofta dokument som bilagor men vilka dokument</w:t>
      </w:r>
      <w:r w:rsidR="009555A2">
        <w:t xml:space="preserve"> och varför</w:t>
      </w:r>
      <w:r>
        <w:t>?).</w:t>
      </w:r>
    </w:p>
    <w:p w14:paraId="496431EA" w14:textId="241F6304" w:rsidR="00B0538A" w:rsidRDefault="00B0538A" w:rsidP="009555A2">
      <w:pPr>
        <w:pStyle w:val="BodyText"/>
        <w:numPr>
          <w:ilvl w:val="0"/>
          <w:numId w:val="24"/>
        </w:numPr>
      </w:pPr>
      <w:r>
        <w:t>Vilken teori/teknik skall väljas och användas både för undersökningen</w:t>
      </w:r>
      <w:r w:rsidR="009555A2">
        <w:t xml:space="preserve"> (taxonomi, matematik, grafer, storheter mm) </w:t>
      </w:r>
      <w:r>
        <w:t xml:space="preserve"> och  problemlösning</w:t>
      </w:r>
      <w:r w:rsidR="009555A2">
        <w:t xml:space="preserve"> (UML, UseCases, Java mm)</w:t>
      </w:r>
      <w:r>
        <w:t xml:space="preserve"> och varför?</w:t>
      </w:r>
    </w:p>
    <w:p w14:paraId="7761BB33" w14:textId="19E765D2" w:rsidR="00AA22E4" w:rsidRDefault="00AA22E4" w:rsidP="009555A2">
      <w:pPr>
        <w:pStyle w:val="BodyText"/>
        <w:numPr>
          <w:ilvl w:val="0"/>
          <w:numId w:val="24"/>
        </w:numPr>
      </w:pPr>
      <w:r>
        <w:t>Vad behöver du som student leverera för att uppnå hög kvaliet (minimikrav) eller mycket hög kvalitet på examensarbetet?</w:t>
      </w:r>
    </w:p>
    <w:p w14:paraId="63264C3E" w14:textId="1A5C70F8" w:rsidR="009555A2" w:rsidRPr="009555A2" w:rsidRDefault="009555A2" w:rsidP="009555A2">
      <w:pPr>
        <w:pStyle w:val="BodyText"/>
      </w:pPr>
      <w:r>
        <w:t>Frågorna kopplar till de följande underkapitlen.</w:t>
      </w:r>
      <w:commentRangeEnd w:id="124"/>
      <w:r w:rsidR="001E0AD5">
        <w:rPr>
          <w:rStyle w:val="CommentReference"/>
          <w:rFonts w:asciiTheme="minorHAnsi" w:hAnsiTheme="minorHAnsi"/>
        </w:rPr>
        <w:commentReference w:id="124"/>
      </w:r>
    </w:p>
    <w:p w14:paraId="7FFB235C" w14:textId="10161DA6" w:rsidR="00031198" w:rsidRDefault="004215F7" w:rsidP="00634ACC">
      <w:pPr>
        <w:pStyle w:val="Heading2"/>
      </w:pPr>
      <w:bookmarkStart w:id="125" w:name="_Ref386621743"/>
      <w:bookmarkStart w:id="126" w:name="_Toc388654322"/>
      <w:bookmarkStart w:id="127" w:name="_Ref420424513"/>
      <w:bookmarkStart w:id="128" w:name="_Toc77863561"/>
      <w:bookmarkStart w:id="129" w:name="_Toc77863700"/>
      <w:r>
        <w:t>Undersöknings</w:t>
      </w:r>
      <w:r w:rsidR="00031198">
        <w:t>rocess</w:t>
      </w:r>
      <w:bookmarkEnd w:id="125"/>
      <w:bookmarkEnd w:id="126"/>
      <w:r w:rsidR="009F5819">
        <w:t xml:space="preserve"> och </w:t>
      </w:r>
      <w:commentRangeStart w:id="130"/>
      <w:r w:rsidR="009F5819">
        <w:t>utvecklingsprocess</w:t>
      </w:r>
      <w:bookmarkEnd w:id="127"/>
      <w:commentRangeEnd w:id="130"/>
      <w:r w:rsidR="004F6D46">
        <w:rPr>
          <w:rStyle w:val="CommentReference"/>
          <w:rFonts w:asciiTheme="minorHAnsi" w:eastAsiaTheme="minorEastAsia" w:hAnsiTheme="minorHAnsi" w:cstheme="minorBidi"/>
          <w:b w:val="0"/>
          <w:bCs w:val="0"/>
        </w:rPr>
        <w:commentReference w:id="130"/>
      </w:r>
      <w:bookmarkEnd w:id="128"/>
      <w:bookmarkEnd w:id="129"/>
    </w:p>
    <w:p w14:paraId="05AABD6E" w14:textId="7A30EF36" w:rsidR="0042075C" w:rsidRPr="0042075C" w:rsidRDefault="00670E00" w:rsidP="00D5385D">
      <w:pPr>
        <w:pStyle w:val="Bodytextfirstparagraph"/>
      </w:pPr>
      <w:r>
        <w:fldChar w:fldCharType="begin"/>
      </w:r>
      <w:r>
        <w:instrText xml:space="preserve"> REF _Ref77867054 \h </w:instrText>
      </w:r>
      <w:r>
        <w:fldChar w:fldCharType="separate"/>
      </w:r>
      <w:r>
        <w:t xml:space="preserve">Figur </w:t>
      </w:r>
      <w:r>
        <w:rPr>
          <w:noProof/>
        </w:rPr>
        <w:t>3</w:t>
      </w:r>
      <w:r>
        <w:noBreakHyphen/>
      </w:r>
      <w:r>
        <w:rPr>
          <w:noProof/>
        </w:rPr>
        <w:t>1</w:t>
      </w:r>
      <w:r>
        <w:fldChar w:fldCharType="end"/>
      </w:r>
      <w:r w:rsidR="0042075C">
        <w:t xml:space="preserve"> </w:t>
      </w:r>
      <w:r w:rsidR="0042075C" w:rsidRPr="0042075C">
        <w:t>visar de steg som utförs för att genomföra denna forskning.</w:t>
      </w:r>
    </w:p>
    <w:p w14:paraId="6560B488" w14:textId="77777777" w:rsidR="00670E00" w:rsidRDefault="0011642D" w:rsidP="00670E00">
      <w:pPr>
        <w:pStyle w:val="Figure"/>
      </w:pPr>
      <w:r>
        <w:rPr>
          <w:noProof/>
          <w:lang w:val="en-US"/>
        </w:rPr>
        <w:drawing>
          <wp:inline distT="0" distB="0" distL="0" distR="0" wp14:anchorId="58D1662E" wp14:editId="7449DBFB">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14:paraId="45C04010" w14:textId="0ADF72C2" w:rsidR="0042075C" w:rsidRDefault="00670E00" w:rsidP="00670E00">
      <w:pPr>
        <w:pStyle w:val="Caption"/>
        <w:jc w:val="center"/>
      </w:pPr>
      <w:bookmarkStart w:id="131" w:name="_Ref77867054"/>
      <w:bookmarkStart w:id="132" w:name="_Toc77867133"/>
      <w:r>
        <w:t xml:space="preserve">Figur </w:t>
      </w:r>
      <w:fldSimple w:instr=" STYLEREF 1 \s ">
        <w:r>
          <w:rPr>
            <w:noProof/>
          </w:rPr>
          <w:t>3</w:t>
        </w:r>
      </w:fldSimple>
      <w:r>
        <w:noBreakHyphen/>
      </w:r>
      <w:fldSimple w:instr=" SEQ Figur \* ARABIC \s 1 ">
        <w:r>
          <w:rPr>
            <w:noProof/>
          </w:rPr>
          <w:t>1</w:t>
        </w:r>
      </w:fldSimple>
      <w:bookmarkEnd w:id="131"/>
      <w:r>
        <w:t>:</w:t>
      </w:r>
      <w:r w:rsidRPr="00670E00">
        <w:t xml:space="preserve"> </w:t>
      </w:r>
      <w:r>
        <w:tab/>
        <w:t>F</w:t>
      </w:r>
      <w:r w:rsidRPr="00670E00">
        <w:t>forskningsprocess</w:t>
      </w:r>
      <w:bookmarkEnd w:id="132"/>
    </w:p>
    <w:p w14:paraId="549296BB" w14:textId="18C9A4F1" w:rsidR="004215F7" w:rsidRPr="004215F7" w:rsidRDefault="004215F7" w:rsidP="004215F7">
      <w:pPr>
        <w:pStyle w:val="BodyText"/>
        <w:rPr>
          <w:color w:val="FF0000"/>
        </w:rPr>
      </w:pPr>
      <w:commentRangeStart w:id="133"/>
      <w:r w:rsidRPr="004215F7">
        <w:rPr>
          <w:color w:val="FF0000"/>
        </w:rPr>
        <w:t>Beskriv</w:t>
      </w:r>
      <w:r>
        <w:rPr>
          <w:color w:val="FF0000"/>
        </w:rPr>
        <w:t>,</w:t>
      </w:r>
      <w:r w:rsidRPr="004215F7">
        <w:rPr>
          <w:color w:val="FF0000"/>
        </w:rPr>
        <w:t xml:space="preserve"> gärna med ett aktivitetsdiagram</w:t>
      </w:r>
      <w:r w:rsidR="00782532">
        <w:rPr>
          <w:color w:val="FF0000"/>
        </w:rPr>
        <w:t xml:space="preserve"> [UML?]</w:t>
      </w:r>
      <w:r>
        <w:rPr>
          <w:color w:val="FF0000"/>
        </w:rPr>
        <w:t>,</w:t>
      </w:r>
      <w:r w:rsidRPr="004215F7">
        <w:rPr>
          <w:color w:val="FF0000"/>
        </w:rPr>
        <w:t xml:space="preserve"> din undersökningsprocess</w:t>
      </w:r>
      <w:r w:rsidR="00782532">
        <w:rPr>
          <w:color w:val="FF0000"/>
        </w:rPr>
        <w:t xml:space="preserve"> och utvecklingsprocess</w:t>
      </w:r>
      <w:r>
        <w:rPr>
          <w:color w:val="FF0000"/>
        </w:rPr>
        <w:t>.</w:t>
      </w:r>
      <w:commentRangeEnd w:id="133"/>
      <w:r w:rsidR="00D53298">
        <w:rPr>
          <w:rStyle w:val="CommentReference"/>
          <w:rFonts w:asciiTheme="minorHAnsi" w:hAnsiTheme="minorHAnsi"/>
        </w:rPr>
        <w:commentReference w:id="133"/>
      </w:r>
      <w:r w:rsidR="00AA22E4">
        <w:rPr>
          <w:color w:val="FF0000"/>
        </w:rPr>
        <w:t xml:space="preserve"> Du måste koppla ihop det akademiska intresset (undersökningsprocess) med ursprungsproblemet (utvecklingsprocess)</w:t>
      </w:r>
    </w:p>
    <w:p w14:paraId="0D84E4B7" w14:textId="55F7032E" w:rsidR="00031198" w:rsidRDefault="004215F7" w:rsidP="00634ACC">
      <w:pPr>
        <w:pStyle w:val="Heading2"/>
      </w:pPr>
      <w:bookmarkStart w:id="134" w:name="_Ref420424519"/>
      <w:bookmarkStart w:id="135" w:name="_Toc77863562"/>
      <w:bookmarkStart w:id="136" w:name="_Toc77863701"/>
      <w:r>
        <w:t>Undersökningsparadigm</w:t>
      </w:r>
      <w:bookmarkEnd w:id="134"/>
      <w:bookmarkEnd w:id="135"/>
      <w:bookmarkEnd w:id="136"/>
    </w:p>
    <w:p w14:paraId="0AC97AE9" w14:textId="77777777" w:rsidR="00AA22E4" w:rsidRDefault="00AA22E4" w:rsidP="00D5385D">
      <w:pPr>
        <w:pStyle w:val="Bodytextfirstparagraph"/>
      </w:pPr>
    </w:p>
    <w:p w14:paraId="6E7D0074" w14:textId="4C874ABD" w:rsidR="00AA22E4" w:rsidRDefault="00AA22E4" w:rsidP="004215F7">
      <w:pPr>
        <w:pStyle w:val="Bodytextfirstparagraph"/>
      </w:pPr>
      <w:r>
        <w:lastRenderedPageBreak/>
        <w:t>Exempelvis</w:t>
      </w:r>
    </w:p>
    <w:p w14:paraId="7CEAC791" w14:textId="3FCA2323" w:rsidR="004215F7" w:rsidRPr="0044097B" w:rsidRDefault="0044097B" w:rsidP="004215F7">
      <w:pPr>
        <w:pStyle w:val="Bodytextfirstparagraph"/>
      </w:pPr>
      <w:r w:rsidRPr="0044097B">
        <w:t xml:space="preserve">Positivistisk (vad/hur fungerar det?) kvalitativ </w:t>
      </w:r>
      <w:r>
        <w:t xml:space="preserve">fallstudie med </w:t>
      </w:r>
      <w:r w:rsidR="009F5819">
        <w:t>en deduktivt (förbestämd) vald ansats och ett induktivt(efterhand uppstår dataområden och data) insamlade av data och erfarenheter.</w:t>
      </w:r>
    </w:p>
    <w:p w14:paraId="3E46EDE3" w14:textId="77777777" w:rsidR="0011642D" w:rsidRPr="0044097B" w:rsidRDefault="0011642D" w:rsidP="0011642D">
      <w:pPr>
        <w:pStyle w:val="BodyText"/>
      </w:pPr>
    </w:p>
    <w:p w14:paraId="4220FA27" w14:textId="10BEDCA0" w:rsidR="00031198" w:rsidRDefault="009555A2" w:rsidP="00634ACC">
      <w:pPr>
        <w:pStyle w:val="Heading2"/>
      </w:pPr>
      <w:bookmarkStart w:id="137" w:name="_Ref420424527"/>
      <w:bookmarkStart w:id="138" w:name="_Toc77863563"/>
      <w:bookmarkStart w:id="139" w:name="_Toc77863702"/>
      <w:r>
        <w:t>Datainsamling</w:t>
      </w:r>
      <w:bookmarkEnd w:id="137"/>
      <w:bookmarkEnd w:id="138"/>
      <w:bookmarkEnd w:id="139"/>
    </w:p>
    <w:p w14:paraId="26462C51" w14:textId="77777777" w:rsidR="00CC08FF" w:rsidRPr="00CC08FF" w:rsidRDefault="00CC08FF" w:rsidP="00D5385D">
      <w:pPr>
        <w:pStyle w:val="Bodytextfirstparagraph"/>
      </w:pPr>
      <w:r w:rsidRPr="00CC08FF">
        <w:t>(Detta bör också visa att du är medveten om de sociala och etiska frågor som kan vara relevanta för dina data insamlingsmetod.)</w:t>
      </w:r>
    </w:p>
    <w:p w14:paraId="7FF106F5" w14:textId="057EE484" w:rsidR="0011642D" w:rsidRDefault="00CC08FF" w:rsidP="0070546B">
      <w:pPr>
        <w:pStyle w:val="Heading3"/>
      </w:pPr>
      <w:bookmarkStart w:id="140" w:name="_Toc77863564"/>
      <w:bookmarkStart w:id="141" w:name="_Toc77863703"/>
      <w:r>
        <w:t>Stickprovsundersökning</w:t>
      </w:r>
      <w:bookmarkEnd w:id="140"/>
      <w:bookmarkEnd w:id="141"/>
    </w:p>
    <w:p w14:paraId="5CA4E7D4" w14:textId="77777777" w:rsidR="00D651BD" w:rsidRPr="00D651BD" w:rsidRDefault="00D651BD" w:rsidP="00D5385D">
      <w:pPr>
        <w:pStyle w:val="Bodytextfirstparagraph"/>
      </w:pPr>
    </w:p>
    <w:p w14:paraId="3D5E8F8D" w14:textId="6E7BA4E5" w:rsidR="0011642D" w:rsidRDefault="00CC08FF" w:rsidP="0070546B">
      <w:pPr>
        <w:pStyle w:val="Heading3"/>
      </w:pPr>
      <w:bookmarkStart w:id="142" w:name="_Toc77863565"/>
      <w:bookmarkStart w:id="143" w:name="_Toc77863704"/>
      <w:r>
        <w:t>Provstorleken</w:t>
      </w:r>
      <w:bookmarkEnd w:id="142"/>
      <w:bookmarkEnd w:id="143"/>
    </w:p>
    <w:p w14:paraId="6FB5DE66" w14:textId="77777777" w:rsidR="00D651BD" w:rsidRPr="00D651BD" w:rsidRDefault="00D651BD" w:rsidP="00D5385D">
      <w:pPr>
        <w:pStyle w:val="Bodytextfirstparagraph"/>
      </w:pPr>
    </w:p>
    <w:p w14:paraId="2F21E884" w14:textId="0C1B7426" w:rsidR="0011642D" w:rsidRDefault="00CC08FF" w:rsidP="0070546B">
      <w:pPr>
        <w:pStyle w:val="Heading3"/>
      </w:pPr>
      <w:bookmarkStart w:id="144" w:name="_Toc77863566"/>
      <w:bookmarkStart w:id="145" w:name="_Toc77863705"/>
      <w:r>
        <w:t>Målgruppen</w:t>
      </w:r>
      <w:bookmarkEnd w:id="144"/>
      <w:bookmarkEnd w:id="145"/>
    </w:p>
    <w:p w14:paraId="42E1D45D" w14:textId="77777777" w:rsidR="00D651BD" w:rsidRPr="00D651BD" w:rsidRDefault="00D651BD" w:rsidP="00D5385D">
      <w:pPr>
        <w:pStyle w:val="Bodytextfirstparagraph"/>
      </w:pPr>
    </w:p>
    <w:p w14:paraId="6C9CC767" w14:textId="43724ABE" w:rsidR="0011642D" w:rsidRDefault="00B3343B" w:rsidP="00634ACC">
      <w:pPr>
        <w:pStyle w:val="Heading2"/>
      </w:pPr>
      <w:bookmarkStart w:id="146" w:name="_Ref386621899"/>
      <w:bookmarkStart w:id="147" w:name="_Toc388654333"/>
      <w:bookmarkStart w:id="148" w:name="_Ref420424536"/>
      <w:bookmarkStart w:id="149" w:name="_Toc77863567"/>
      <w:bookmarkStart w:id="150" w:name="_Toc77863706"/>
      <w:r>
        <w:t>Experiment</w:t>
      </w:r>
      <w:r w:rsidR="0018373C">
        <w:t>design/</w:t>
      </w:r>
      <w:bookmarkEnd w:id="146"/>
      <w:bookmarkEnd w:id="147"/>
      <w:r>
        <w:t>Mätuppställning</w:t>
      </w:r>
      <w:bookmarkEnd w:id="148"/>
      <w:bookmarkEnd w:id="149"/>
      <w:bookmarkEnd w:id="150"/>
    </w:p>
    <w:p w14:paraId="559AAF88" w14:textId="77777777" w:rsidR="00D651BD" w:rsidRPr="00D651BD" w:rsidRDefault="00D651BD" w:rsidP="00D5385D">
      <w:pPr>
        <w:pStyle w:val="Bodytextfirstparagraph"/>
      </w:pPr>
    </w:p>
    <w:p w14:paraId="2A4CCAA6" w14:textId="07A9DAD1" w:rsidR="0011642D" w:rsidRDefault="0011642D" w:rsidP="0070546B">
      <w:pPr>
        <w:pStyle w:val="Heading3"/>
      </w:pPr>
      <w:bookmarkStart w:id="151" w:name="_Toc77863568"/>
      <w:bookmarkStart w:id="152" w:name="_Toc77863707"/>
      <w:r>
        <w:t>Test</w:t>
      </w:r>
      <w:r w:rsidR="00CC08FF">
        <w:t>miljö/testbädd/modell</w:t>
      </w:r>
      <w:bookmarkEnd w:id="151"/>
      <w:bookmarkEnd w:id="152"/>
    </w:p>
    <w:p w14:paraId="5F071EC4" w14:textId="76B44BA4" w:rsidR="0011642D" w:rsidRPr="00D651BD" w:rsidRDefault="00CC08FF" w:rsidP="00D5385D">
      <w:pPr>
        <w:pStyle w:val="Bodytextfirstparagraph"/>
      </w:pPr>
      <w:r w:rsidRPr="00CC08FF">
        <w:t>Beskriv allt att någon annan skulle behöva återskapa din testm</w:t>
      </w:r>
      <w:r>
        <w:t>iljö / testbädd / modell / …</w:t>
      </w:r>
    </w:p>
    <w:p w14:paraId="2F342497" w14:textId="77777777" w:rsidR="0018373C" w:rsidRDefault="0018373C" w:rsidP="0011642D">
      <w:pPr>
        <w:pStyle w:val="BodyText"/>
      </w:pPr>
    </w:p>
    <w:p w14:paraId="7E6C7118" w14:textId="77777777" w:rsidR="0018373C" w:rsidRDefault="0018373C" w:rsidP="0070546B">
      <w:pPr>
        <w:pStyle w:val="Heading3"/>
      </w:pPr>
      <w:bookmarkStart w:id="153" w:name="_Toc77863569"/>
      <w:bookmarkStart w:id="154" w:name="_Toc77863708"/>
      <w:r>
        <w:t xml:space="preserve">Hardware/Software </w:t>
      </w:r>
      <w:r w:rsidR="0092522E">
        <w:t xml:space="preserve">to be </w:t>
      </w:r>
      <w:r>
        <w:t>used</w:t>
      </w:r>
      <w:bookmarkEnd w:id="153"/>
      <w:bookmarkEnd w:id="154"/>
    </w:p>
    <w:p w14:paraId="213BA76C" w14:textId="77777777" w:rsidR="0018373C" w:rsidRPr="0018373C" w:rsidRDefault="0018373C" w:rsidP="00D5385D">
      <w:pPr>
        <w:pStyle w:val="Bodytextfirstparagraph"/>
      </w:pPr>
    </w:p>
    <w:p w14:paraId="08929DE6" w14:textId="77777777" w:rsidR="0018373C" w:rsidRDefault="0018373C" w:rsidP="0011642D">
      <w:pPr>
        <w:pStyle w:val="BodyText"/>
      </w:pPr>
      <w:r>
        <w:t>…</w:t>
      </w:r>
    </w:p>
    <w:p w14:paraId="7BC034DA" w14:textId="3CA7CF35" w:rsidR="0018373C" w:rsidRPr="00B3343B" w:rsidRDefault="00B3343B" w:rsidP="00634ACC">
      <w:pPr>
        <w:pStyle w:val="Heading2"/>
      </w:pPr>
      <w:bookmarkStart w:id="155" w:name="_Ref389646655"/>
      <w:bookmarkStart w:id="156" w:name="_Ref420424547"/>
      <w:bookmarkStart w:id="157" w:name="_Toc77863570"/>
      <w:bookmarkStart w:id="158" w:name="_Toc77863709"/>
      <w:commentRangeStart w:id="159"/>
      <w:r w:rsidRPr="00B3343B">
        <w:t xml:space="preserve">Bedömning av validitet och reliabilitet hos använda metoder och </w:t>
      </w:r>
      <w:r>
        <w:t xml:space="preserve">insamlade </w:t>
      </w:r>
      <w:r w:rsidRPr="00B3343B">
        <w:t>data</w:t>
      </w:r>
      <w:bookmarkEnd w:id="155"/>
      <w:commentRangeEnd w:id="159"/>
      <w:r>
        <w:rPr>
          <w:rStyle w:val="CommentReference"/>
          <w:rFonts w:asciiTheme="minorHAnsi" w:eastAsiaTheme="minorEastAsia" w:hAnsiTheme="minorHAnsi" w:cstheme="minorBidi"/>
          <w:b w:val="0"/>
          <w:bCs w:val="0"/>
        </w:rPr>
        <w:commentReference w:id="159"/>
      </w:r>
      <w:bookmarkEnd w:id="156"/>
      <w:bookmarkEnd w:id="157"/>
      <w:bookmarkEnd w:id="158"/>
    </w:p>
    <w:p w14:paraId="1515F86C" w14:textId="065E2E78" w:rsidR="009E77BB" w:rsidRDefault="00CC08FF" w:rsidP="009E77BB">
      <w:pPr>
        <w:pStyle w:val="Heading3"/>
      </w:pPr>
      <w:bookmarkStart w:id="160" w:name="_Toc77863571"/>
      <w:bookmarkStart w:id="161" w:name="_Toc77863710"/>
      <w:r>
        <w:t>Giltigheten</w:t>
      </w:r>
      <w:r w:rsidR="004C70C4">
        <w:t xml:space="preserve"> </w:t>
      </w:r>
      <w:r>
        <w:t>av metoder</w:t>
      </w:r>
      <w:bookmarkEnd w:id="160"/>
      <w:bookmarkEnd w:id="161"/>
    </w:p>
    <w:p w14:paraId="1C0FBF0E" w14:textId="01AAF813" w:rsidR="009E77BB" w:rsidRPr="00D651BD" w:rsidRDefault="004C70C4" w:rsidP="00D5385D">
      <w:pPr>
        <w:pStyle w:val="Bodytextfirstparagraph"/>
      </w:pPr>
      <w:r w:rsidRPr="004C70C4">
        <w:t>Har dina metoder ge dig de rätta svaren och lösning? Var metoderna korrekt</w:t>
      </w:r>
      <w:r w:rsidR="009E77BB">
        <w:t>?</w:t>
      </w:r>
    </w:p>
    <w:p w14:paraId="7CEE25C9" w14:textId="6629636B" w:rsidR="005F2EBB" w:rsidRDefault="004C70C4" w:rsidP="004C70C4">
      <w:pPr>
        <w:pStyle w:val="Heading3"/>
      </w:pPr>
      <w:bookmarkStart w:id="162" w:name="_Toc77863572"/>
      <w:bookmarkStart w:id="163" w:name="_Toc77863711"/>
      <w:r w:rsidRPr="004C70C4">
        <w:t xml:space="preserve">Tillförlitlighet </w:t>
      </w:r>
      <w:r>
        <w:t xml:space="preserve">av </w:t>
      </w:r>
      <w:r w:rsidRPr="004C70C4">
        <w:t>metoder</w:t>
      </w:r>
      <w:bookmarkEnd w:id="162"/>
      <w:bookmarkEnd w:id="163"/>
    </w:p>
    <w:p w14:paraId="434B9095" w14:textId="0E8E039C" w:rsidR="009E77BB" w:rsidRPr="00D651BD" w:rsidRDefault="004C70C4" w:rsidP="00D5385D">
      <w:pPr>
        <w:pStyle w:val="Bodytextfirstparagraph"/>
      </w:pPr>
      <w:r w:rsidRPr="004C70C4">
        <w:t>Hur bra är dina metoder, finns det bättre metoder?</w:t>
      </w:r>
      <w:r>
        <w:t xml:space="preserve"> Hur kan du förbättra dem</w:t>
      </w:r>
      <w:r w:rsidR="009E77BB">
        <w:t>?</w:t>
      </w:r>
    </w:p>
    <w:p w14:paraId="1D25DC08" w14:textId="78B16707" w:rsidR="00031198" w:rsidRDefault="004C70C4" w:rsidP="004C70C4">
      <w:pPr>
        <w:pStyle w:val="Heading3"/>
      </w:pPr>
      <w:bookmarkStart w:id="164" w:name="_Ref378604908"/>
      <w:bookmarkStart w:id="165" w:name="_Toc388654334"/>
      <w:bookmarkStart w:id="166" w:name="_Toc77863573"/>
      <w:bookmarkStart w:id="167" w:name="_Toc77863712"/>
      <w:r w:rsidRPr="004C70C4">
        <w:lastRenderedPageBreak/>
        <w:t>Giltigheten av uppgifter</w:t>
      </w:r>
      <w:bookmarkEnd w:id="164"/>
      <w:bookmarkEnd w:id="165"/>
      <w:bookmarkEnd w:id="166"/>
      <w:bookmarkEnd w:id="167"/>
    </w:p>
    <w:p w14:paraId="0FD14407" w14:textId="77777777" w:rsidR="009E77BB" w:rsidRPr="009E77BB" w:rsidRDefault="009E77BB" w:rsidP="00D5385D">
      <w:pPr>
        <w:pStyle w:val="Bodytextfirstparagraph"/>
      </w:pPr>
    </w:p>
    <w:p w14:paraId="5076D1DB" w14:textId="3C0631DF" w:rsidR="0011642D" w:rsidRPr="00D651BD" w:rsidRDefault="004C70C4" w:rsidP="0011642D">
      <w:pPr>
        <w:pStyle w:val="BodyText"/>
        <w:rPr>
          <w:color w:val="FF0000"/>
        </w:rPr>
      </w:pPr>
      <w:r w:rsidRPr="004C70C4">
        <w:rPr>
          <w:color w:val="FF0000"/>
        </w:rPr>
        <w:t>Hur vet du om dina resultat är giltiga? Har ditt resultat mäta rätta?</w:t>
      </w:r>
    </w:p>
    <w:p w14:paraId="795DAC2D" w14:textId="4E8D36B3" w:rsidR="00031198" w:rsidRDefault="004C70C4" w:rsidP="004C70C4">
      <w:pPr>
        <w:pStyle w:val="Heading3"/>
      </w:pPr>
      <w:bookmarkStart w:id="168" w:name="_Toc77863574"/>
      <w:bookmarkStart w:id="169" w:name="_Toc77863713"/>
      <w:r w:rsidRPr="004C70C4">
        <w:t>Tillförlitlighet av data</w:t>
      </w:r>
      <w:bookmarkEnd w:id="168"/>
      <w:bookmarkEnd w:id="169"/>
    </w:p>
    <w:p w14:paraId="6F07F887" w14:textId="3BCD7637" w:rsidR="005F2EBB" w:rsidRPr="00D651BD" w:rsidRDefault="004C70C4" w:rsidP="00D5385D">
      <w:pPr>
        <w:pStyle w:val="Bodytextfirstparagraph"/>
      </w:pPr>
      <w:r w:rsidRPr="004C70C4">
        <w:t>Hur vet du om dina resultat är tillförlitliga? Hur bra är dina resultat?</w:t>
      </w:r>
    </w:p>
    <w:p w14:paraId="19A33096" w14:textId="7A461E5E" w:rsidR="0011642D" w:rsidRPr="00D651BD" w:rsidRDefault="0011642D" w:rsidP="0011642D">
      <w:pPr>
        <w:pStyle w:val="BodyText"/>
        <w:rPr>
          <w:color w:val="FF0000"/>
        </w:rPr>
      </w:pPr>
    </w:p>
    <w:p w14:paraId="248BB63F" w14:textId="282129C1" w:rsidR="00031198" w:rsidRDefault="00B3343B" w:rsidP="00634ACC">
      <w:pPr>
        <w:pStyle w:val="Heading2"/>
      </w:pPr>
      <w:bookmarkStart w:id="170" w:name="_Ref420424556"/>
      <w:bookmarkStart w:id="171" w:name="_Toc77863575"/>
      <w:bookmarkStart w:id="172" w:name="_Toc77863714"/>
      <w:r>
        <w:t>Metod för analys av data</w:t>
      </w:r>
      <w:bookmarkEnd w:id="170"/>
      <w:bookmarkEnd w:id="171"/>
      <w:bookmarkEnd w:id="172"/>
    </w:p>
    <w:p w14:paraId="1EDB5ADE" w14:textId="77777777" w:rsidR="00031198" w:rsidRPr="00A679A0" w:rsidRDefault="00031198" w:rsidP="00D5385D">
      <w:pPr>
        <w:pStyle w:val="Bodytextfirstparagraph"/>
      </w:pPr>
    </w:p>
    <w:p w14:paraId="6039B12A" w14:textId="6C5D2EF4" w:rsidR="00031198" w:rsidRDefault="004C70C4" w:rsidP="004C70C4">
      <w:pPr>
        <w:pStyle w:val="Heading3"/>
      </w:pPr>
      <w:bookmarkStart w:id="173" w:name="_Toc388654337"/>
      <w:bookmarkStart w:id="174" w:name="_Toc77863576"/>
      <w:bookmarkStart w:id="175" w:name="_Toc77863715"/>
      <w:r w:rsidRPr="004C70C4">
        <w:t>Dataanalys Teknik</w:t>
      </w:r>
      <w:bookmarkEnd w:id="173"/>
      <w:bookmarkEnd w:id="174"/>
      <w:bookmarkEnd w:id="175"/>
    </w:p>
    <w:p w14:paraId="204E9324" w14:textId="77777777" w:rsidR="00577D07" w:rsidRPr="00577D07" w:rsidRDefault="00577D07" w:rsidP="00D5385D">
      <w:pPr>
        <w:pStyle w:val="Bodytextfirstparagraph"/>
      </w:pPr>
    </w:p>
    <w:p w14:paraId="016FA1BA" w14:textId="0483A714" w:rsidR="00031198" w:rsidRPr="00F60A9E" w:rsidRDefault="004C70C4" w:rsidP="004C70C4">
      <w:pPr>
        <w:pStyle w:val="Heading3"/>
      </w:pPr>
      <w:bookmarkStart w:id="176" w:name="_Toc77863577"/>
      <w:bookmarkStart w:id="177" w:name="_Toc77863716"/>
      <w:r w:rsidRPr="004C70C4">
        <w:t>Mjukvaruverktyg</w:t>
      </w:r>
      <w:bookmarkEnd w:id="176"/>
      <w:bookmarkEnd w:id="177"/>
    </w:p>
    <w:p w14:paraId="329C0149" w14:textId="77777777" w:rsidR="00031198" w:rsidRDefault="00031198" w:rsidP="00D5385D">
      <w:pPr>
        <w:pStyle w:val="Bodytextfirstparagraph"/>
      </w:pPr>
    </w:p>
    <w:p w14:paraId="25EA2783" w14:textId="313BF8A3" w:rsidR="0018373C" w:rsidRDefault="00B3343B" w:rsidP="00634ACC">
      <w:pPr>
        <w:pStyle w:val="Heading2"/>
      </w:pPr>
      <w:bookmarkStart w:id="178" w:name="_Ref420424566"/>
      <w:bookmarkStart w:id="179" w:name="_Toc77863578"/>
      <w:bookmarkStart w:id="180" w:name="_Toc77863717"/>
      <w:r>
        <w:t>Utvärdering och ramverk</w:t>
      </w:r>
      <w:bookmarkEnd w:id="178"/>
      <w:bookmarkEnd w:id="179"/>
      <w:bookmarkEnd w:id="180"/>
    </w:p>
    <w:p w14:paraId="619877E2" w14:textId="0D9B80FC" w:rsidR="00B3343B" w:rsidRDefault="00B3343B" w:rsidP="00D5385D">
      <w:pPr>
        <w:pStyle w:val="Bodytextfirstparagraph"/>
      </w:pPr>
      <w:r w:rsidRPr="00B3343B">
        <w:t>Metod för utvärdering, jämförelse mm.</w:t>
      </w:r>
      <w:r w:rsidR="001F1A67">
        <w:t xml:space="preserve"> Kopplar till kapitel 5.</w:t>
      </w:r>
    </w:p>
    <w:p w14:paraId="7D4B2460" w14:textId="77777777" w:rsidR="00AA22E4" w:rsidRDefault="00AA22E4" w:rsidP="00AA22E4">
      <w:pPr>
        <w:pStyle w:val="BodyText"/>
      </w:pPr>
    </w:p>
    <w:p w14:paraId="46BF7069" w14:textId="39483773" w:rsidR="00AA22E4" w:rsidRDefault="00AA22E4" w:rsidP="00634ACC">
      <w:pPr>
        <w:pStyle w:val="Heading2"/>
      </w:pPr>
      <w:bookmarkStart w:id="181" w:name="_Toc77863579"/>
      <w:bookmarkStart w:id="182" w:name="_Toc77863718"/>
      <w:commentRangeStart w:id="183"/>
      <w:commentRangeStart w:id="184"/>
      <w:r>
        <w:t>Systemdokumentation</w:t>
      </w:r>
      <w:commentRangeEnd w:id="183"/>
      <w:r w:rsidR="005A66B3">
        <w:rPr>
          <w:rStyle w:val="CommentReference"/>
          <w:rFonts w:asciiTheme="minorHAnsi" w:eastAsiaTheme="minorEastAsia" w:hAnsiTheme="minorHAnsi" w:cstheme="minorBidi"/>
          <w:b w:val="0"/>
          <w:bCs w:val="0"/>
        </w:rPr>
        <w:commentReference w:id="183"/>
      </w:r>
      <w:commentRangeEnd w:id="184"/>
      <w:r w:rsidR="004C70C4">
        <w:rPr>
          <w:rStyle w:val="CommentReference"/>
          <w:rFonts w:asciiTheme="minorHAnsi" w:eastAsiaTheme="minorEastAsia" w:hAnsiTheme="minorHAnsi" w:cstheme="minorBidi"/>
          <w:b w:val="0"/>
          <w:bCs w:val="0"/>
        </w:rPr>
        <w:commentReference w:id="184"/>
      </w:r>
      <w:bookmarkEnd w:id="181"/>
      <w:bookmarkEnd w:id="182"/>
    </w:p>
    <w:p w14:paraId="5ECF3A80" w14:textId="0C36A904" w:rsidR="005A66B3" w:rsidRDefault="005A66B3" w:rsidP="00D5385D">
      <w:pPr>
        <w:pStyle w:val="Bodytextfirstparagraph"/>
      </w:pPr>
      <w:r>
        <w:t xml:space="preserve">Med vilka dokument och hur skall en konstruerad prototyp dokumenteras? Detta blir ofta bilagor till rapporten och det som problemägaren till det ursprungliga problemet (industrin) ofta vill ha. </w:t>
      </w:r>
    </w:p>
    <w:p w14:paraId="27FEBDD8" w14:textId="0ECD210D" w:rsidR="005A66B3" w:rsidRPr="005A66B3" w:rsidRDefault="005A66B3" w:rsidP="005A66B3">
      <w:pPr>
        <w:pStyle w:val="BodyText"/>
      </w:pPr>
      <w:r>
        <w:t>Bland dessa bilagor återfinns ofta, och enligt någon angiven standard, kravdokument, arkitekturdokument, designdokumnet, implementationsdokument, driftsdokument, testprotokoll mm.</w:t>
      </w:r>
    </w:p>
    <w:p w14:paraId="22FA9157" w14:textId="77777777" w:rsidR="0018373C" w:rsidRPr="00B3343B" w:rsidRDefault="0018373C" w:rsidP="0018373C">
      <w:pPr>
        <w:pStyle w:val="BodyText"/>
      </w:pPr>
    </w:p>
    <w:p w14:paraId="01A6700B" w14:textId="77777777" w:rsidR="00031198" w:rsidRPr="00B3343B" w:rsidRDefault="00031198" w:rsidP="00031198">
      <w:pPr>
        <w:pStyle w:val="Caption"/>
      </w:pPr>
    </w:p>
    <w:p w14:paraId="6924FF04" w14:textId="77777777" w:rsidR="00031198" w:rsidRPr="00B3343B" w:rsidRDefault="00031198" w:rsidP="00FB1A90">
      <w:pPr>
        <w:pStyle w:val="Heading1"/>
        <w:sectPr w:rsidR="00031198" w:rsidRPr="00B3343B"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4B583AAC" w14:textId="5AADD4EC" w:rsidR="0092522E" w:rsidRPr="001F1A67" w:rsidRDefault="004F6D46" w:rsidP="00FB1A90">
      <w:pPr>
        <w:pStyle w:val="Heading1"/>
      </w:pPr>
      <w:bookmarkStart w:id="185" w:name="_Toc77863580"/>
      <w:bookmarkStart w:id="186" w:name="_Toc77863719"/>
      <w:bookmarkStart w:id="187" w:name="_Toc388654342"/>
      <w:r>
        <w:lastRenderedPageBreak/>
        <w:t>Använd självförklarande rubrik</w:t>
      </w:r>
      <w:r w:rsidRPr="00225C60">
        <w:t xml:space="preserve"> </w:t>
      </w:r>
      <w:r w:rsidR="0092522E" w:rsidRPr="00225C60">
        <w:t>[</w:t>
      </w:r>
      <w:r w:rsidR="00B3343B" w:rsidRPr="00225C60">
        <w:t xml:space="preserve">Vad gjorde du? </w:t>
      </w:r>
      <w:r w:rsidR="00B3343B" w:rsidRPr="001F1A67">
        <w:t xml:space="preserve">Hur gick det till? – Välj lämplig </w:t>
      </w:r>
      <w:r w:rsidR="001F1A67">
        <w:t>rubrik</w:t>
      </w:r>
      <w:r w:rsidR="00B3343B" w:rsidRPr="001F1A67">
        <w:t xml:space="preserve"> (“Genomförande”, “</w:t>
      </w:r>
      <w:r w:rsidR="001F1A67" w:rsidRPr="001F1A67">
        <w:t xml:space="preserve">Konstruktion”, </w:t>
      </w:r>
      <w:r w:rsidR="001F1A67">
        <w:t>”</w:t>
      </w:r>
      <w:r w:rsidR="001F1A67" w:rsidRPr="001F1A67">
        <w:t>Utveckling</w:t>
      </w:r>
      <w:r w:rsidR="001F1A67">
        <w:t>”  eller annat</w:t>
      </w:r>
      <w:r w:rsidR="0092522E" w:rsidRPr="001F1A67">
        <w:t>]</w:t>
      </w:r>
      <w:bookmarkEnd w:id="185"/>
      <w:bookmarkEnd w:id="186"/>
    </w:p>
    <w:p w14:paraId="5876A412" w14:textId="77777777" w:rsidR="004C70C4" w:rsidRPr="004C70C4" w:rsidRDefault="004C70C4" w:rsidP="00D5385D">
      <w:pPr>
        <w:pStyle w:val="Bodytextfirstparagraph"/>
      </w:pPr>
      <w:r w:rsidRPr="004C70C4">
        <w:t>Vad du har gjort? Hur gjorde du det? Vad designen beslut gjorde du?</w:t>
      </w:r>
    </w:p>
    <w:p w14:paraId="294ABDD0" w14:textId="77777777" w:rsidR="004C70C4" w:rsidRDefault="004C70C4" w:rsidP="004C70C4">
      <w:pPr>
        <w:pStyle w:val="BodyText"/>
        <w:rPr>
          <w:color w:val="FF0000"/>
          <w:szCs w:val="24"/>
        </w:rPr>
      </w:pPr>
      <w:r w:rsidRPr="004C70C4">
        <w:rPr>
          <w:color w:val="FF0000"/>
          <w:szCs w:val="24"/>
        </w:rPr>
        <w:t>Hur kom det du hjälpte dig att uppnå dina mål?</w:t>
      </w:r>
    </w:p>
    <w:p w14:paraId="2493DBBA" w14:textId="77777777" w:rsidR="00A95CAE" w:rsidRDefault="00A95CAE" w:rsidP="00D651BD">
      <w:pPr>
        <w:pStyle w:val="Bodytextfirstparagraph"/>
      </w:pPr>
    </w:p>
    <w:p w14:paraId="576137B3" w14:textId="77777777" w:rsidR="00D651BD" w:rsidRPr="00D651BD" w:rsidRDefault="00D651BD" w:rsidP="00D651BD">
      <w:pPr>
        <w:pStyle w:val="BodyText"/>
      </w:pPr>
    </w:p>
    <w:p w14:paraId="47A2B2A8" w14:textId="0A69B6E4" w:rsidR="0092522E" w:rsidRDefault="004C70C4" w:rsidP="00634ACC">
      <w:pPr>
        <w:pStyle w:val="Heading2"/>
      </w:pPr>
      <w:bookmarkStart w:id="188" w:name="_Toc77863581"/>
      <w:bookmarkStart w:id="189" w:name="_Toc77863720"/>
      <w:commentRangeStart w:id="190"/>
      <w:r w:rsidRPr="004C70C4">
        <w:t xml:space="preserve">Hårdvara </w:t>
      </w:r>
      <w:commentRangeEnd w:id="190"/>
      <w:r w:rsidR="004F6D46">
        <w:rPr>
          <w:rStyle w:val="CommentReference"/>
          <w:rFonts w:asciiTheme="minorHAnsi" w:eastAsiaTheme="minorEastAsia" w:hAnsiTheme="minorHAnsi" w:cstheme="minorBidi"/>
          <w:b w:val="0"/>
          <w:bCs w:val="0"/>
        </w:rPr>
        <w:commentReference w:id="190"/>
      </w:r>
      <w:r w:rsidRPr="004C70C4">
        <w:t>/ Mjukvarudesign ... / modell / Simuleringsmod</w:t>
      </w:r>
      <w:r>
        <w:t xml:space="preserve">ell och parametrar / </w:t>
      </w:r>
      <w:r w:rsidR="0092522E">
        <w:t>…</w:t>
      </w:r>
      <w:bookmarkEnd w:id="188"/>
      <w:bookmarkEnd w:id="189"/>
    </w:p>
    <w:p w14:paraId="23546E47" w14:textId="397DC131" w:rsidR="004C70C4" w:rsidRDefault="004C70C4" w:rsidP="00D5385D">
      <w:pPr>
        <w:pStyle w:val="Bodytextfirstparagraph"/>
      </w:pPr>
      <w:r>
        <w:fldChar w:fldCharType="begin"/>
      </w:r>
      <w:r>
        <w:instrText xml:space="preserve"> REF _Ref420423335 \h </w:instrText>
      </w:r>
      <w:r>
        <w:fldChar w:fldCharType="separate"/>
      </w:r>
      <w:r w:rsidR="00634ACC">
        <w:t xml:space="preserve">Figur </w:t>
      </w:r>
      <w:r w:rsidR="00634ACC">
        <w:rPr>
          <w:noProof/>
        </w:rPr>
        <w:t>4</w:t>
      </w:r>
      <w:r w:rsidR="00634ACC">
        <w:noBreakHyphen/>
      </w:r>
      <w:r w:rsidR="00634ACC">
        <w:rPr>
          <w:noProof/>
        </w:rPr>
        <w:t>1</w:t>
      </w:r>
      <w:r>
        <w:fldChar w:fldCharType="end"/>
      </w:r>
      <w:r>
        <w:t xml:space="preserve"> visar en enkel ikon för en hemsida. Tiden för att få tillgång till den här sidan när serveras kommer att kvantifieras i en serie experiment. De konfigurationer som har testats i provbänk listas ini tabell 4 1</w:t>
      </w:r>
    </w:p>
    <w:p w14:paraId="79176C70" w14:textId="77777777" w:rsidR="004C70C4" w:rsidRDefault="004C70C4" w:rsidP="004C70C4">
      <w:pPr>
        <w:pStyle w:val="BodyText"/>
      </w:pPr>
    </w:p>
    <w:p w14:paraId="12A7EBF1" w14:textId="77777777" w:rsidR="004C70C4" w:rsidRDefault="004C70C4" w:rsidP="004C70C4">
      <w:pPr>
        <w:pStyle w:val="BodyText"/>
      </w:pPr>
    </w:p>
    <w:p w14:paraId="1499F62A" w14:textId="3300C9F8" w:rsidR="004C70C4" w:rsidRPr="00E145B3" w:rsidRDefault="00E145B3" w:rsidP="004C70C4">
      <w:pPr>
        <w:pStyle w:val="BodyText"/>
        <w:rPr>
          <w:color w:val="FF0000"/>
        </w:rPr>
      </w:pPr>
      <w:r w:rsidRPr="00E145B3">
        <w:rPr>
          <w:color w:val="FF0000"/>
        </w:rPr>
        <w:t>Vad du har gjort? Hur gjorde du det? Vad designen beslut gjorde du?</w:t>
      </w:r>
    </w:p>
    <w:p w14:paraId="676D0973" w14:textId="77777777" w:rsidR="004C70C4" w:rsidRDefault="0092522E" w:rsidP="004C70C4">
      <w:pPr>
        <w:pStyle w:val="Figure"/>
      </w:pPr>
      <w:r>
        <w:rPr>
          <w:noProof/>
          <w:lang w:val="en-US"/>
        </w:rPr>
        <mc:AlternateContent>
          <mc:Choice Requires="wps">
            <w:drawing>
              <wp:inline distT="0" distB="0" distL="0" distR="0" wp14:anchorId="50893441" wp14:editId="3AA6760F">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xmlns:w15="http://schemas.microsoft.com/office/word/2012/wordml">
            <w:pict>
              <v:shape w14:anchorId="28496867"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14:paraId="46B6D06F" w14:textId="05415254" w:rsidR="0092522E" w:rsidRDefault="004C70C4" w:rsidP="004C70C4">
      <w:pPr>
        <w:pStyle w:val="Caption"/>
        <w:jc w:val="center"/>
      </w:pPr>
      <w:bookmarkStart w:id="191" w:name="_Ref420423335"/>
      <w:bookmarkStart w:id="192" w:name="_Toc77867134"/>
      <w:r>
        <w:t xml:space="preserve">Figur </w:t>
      </w:r>
      <w:fldSimple w:instr=" STYLEREF 1 \s ">
        <w:r w:rsidR="00670E00">
          <w:rPr>
            <w:noProof/>
          </w:rPr>
          <w:t>4</w:t>
        </w:r>
      </w:fldSimple>
      <w:r w:rsidR="00670E00">
        <w:noBreakHyphen/>
      </w:r>
      <w:fldSimple w:instr=" SEQ Figur \* ARABIC \s 1 ">
        <w:r w:rsidR="00670E00">
          <w:rPr>
            <w:noProof/>
          </w:rPr>
          <w:t>1</w:t>
        </w:r>
      </w:fldSimple>
      <w:bookmarkEnd w:id="191"/>
      <w:r w:rsidR="00670E00">
        <w:t>:</w:t>
      </w:r>
      <w:r w:rsidR="00670E00" w:rsidRPr="00670E00">
        <w:t xml:space="preserve"> </w:t>
      </w:r>
      <w:r w:rsidR="00670E00">
        <w:tab/>
      </w:r>
      <w:r>
        <w:t>Hemsida</w:t>
      </w:r>
      <w:bookmarkEnd w:id="192"/>
    </w:p>
    <w:p w14:paraId="02E2D214" w14:textId="26F3B507" w:rsidR="0092522E" w:rsidRDefault="0092522E" w:rsidP="0092522E">
      <w:pPr>
        <w:pStyle w:val="Caption"/>
        <w:keepNext/>
      </w:pPr>
    </w:p>
    <w:tbl>
      <w:tblPr>
        <w:tblStyle w:val="LightShading"/>
        <w:tblW w:w="0" w:type="auto"/>
        <w:tblLook w:val="04A0" w:firstRow="1" w:lastRow="0" w:firstColumn="1" w:lastColumn="0" w:noHBand="0" w:noVBand="1"/>
      </w:tblPr>
      <w:tblGrid>
        <w:gridCol w:w="1940"/>
        <w:gridCol w:w="7120"/>
      </w:tblGrid>
      <w:tr w:rsidR="0092522E" w14:paraId="102D3A71"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hideMark/>
          </w:tcPr>
          <w:p w14:paraId="52A20821" w14:textId="038485B7" w:rsidR="0092522E" w:rsidRDefault="00776807" w:rsidP="00FB1A90">
            <w:pPr>
              <w:pStyle w:val="Tablecolumnheading"/>
              <w:framePr w:wrap="around"/>
            </w:pPr>
            <w:r>
              <w:t>Ko</w:t>
            </w:r>
            <w:r w:rsidRPr="00776807">
              <w:t>nfiguration</w:t>
            </w:r>
          </w:p>
        </w:tc>
        <w:tc>
          <w:tcPr>
            <w:tcW w:w="7120" w:type="dxa"/>
            <w:hideMark/>
          </w:tcPr>
          <w:p w14:paraId="2D1EC30B" w14:textId="0319DB50" w:rsidR="0092522E" w:rsidRDefault="00776807"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t>Beskrivning</w:t>
            </w:r>
          </w:p>
        </w:tc>
      </w:tr>
    </w:tbl>
    <w:p w14:paraId="49F4838D" w14:textId="1E7F767F" w:rsidR="004C70C4" w:rsidRDefault="004C70C4" w:rsidP="004C70C4">
      <w:pPr>
        <w:pStyle w:val="Caption"/>
        <w:keepNext/>
      </w:pPr>
      <w:bookmarkStart w:id="193" w:name="_Toc77863597"/>
      <w:r>
        <w:t xml:space="preserve">Tabell </w:t>
      </w:r>
      <w:r w:rsidR="00F82E46">
        <w:fldChar w:fldCharType="begin"/>
      </w:r>
      <w:r w:rsidR="00F82E46">
        <w:instrText xml:space="preserve"> STYLEREF 1 \s </w:instrText>
      </w:r>
      <w:r w:rsidR="00F82E46">
        <w:fldChar w:fldCharType="separate"/>
      </w:r>
      <w:r w:rsidR="00390403">
        <w:rPr>
          <w:noProof/>
        </w:rPr>
        <w:t>4</w:t>
      </w:r>
      <w:r w:rsidR="00F82E46">
        <w:rPr>
          <w:noProof/>
        </w:rPr>
        <w:fldChar w:fldCharType="end"/>
      </w:r>
      <w:r w:rsidR="00390403">
        <w:noBreakHyphen/>
      </w:r>
      <w:r w:rsidR="00F82E46">
        <w:fldChar w:fldCharType="begin"/>
      </w:r>
      <w:r w:rsidR="00F82E46">
        <w:instrText xml:space="preserve"> SEQ Tabell \* ARABIC \s 1 </w:instrText>
      </w:r>
      <w:r w:rsidR="00F82E46">
        <w:fldChar w:fldCharType="separate"/>
      </w:r>
      <w:r w:rsidR="00390403">
        <w:rPr>
          <w:noProof/>
        </w:rPr>
        <w:t>1</w:t>
      </w:r>
      <w:r w:rsidR="00F82E46">
        <w:rPr>
          <w:noProof/>
        </w:rPr>
        <w:fldChar w:fldCharType="end"/>
      </w:r>
      <w:r>
        <w:t>:</w:t>
      </w:r>
      <w:r>
        <w:tab/>
      </w:r>
      <w:r w:rsidR="00776807">
        <w:t>Ko</w:t>
      </w:r>
      <w:r w:rsidR="00776807" w:rsidRPr="00776807">
        <w:t>nfigurationer testade</w:t>
      </w:r>
      <w:bookmarkEnd w:id="193"/>
    </w:p>
    <w:tbl>
      <w:tblPr>
        <w:tblStyle w:val="LightShading"/>
        <w:tblW w:w="0" w:type="auto"/>
        <w:tblLook w:val="04A0" w:firstRow="1" w:lastRow="0" w:firstColumn="1" w:lastColumn="0" w:noHBand="0" w:noVBand="1"/>
      </w:tblPr>
      <w:tblGrid>
        <w:gridCol w:w="1931"/>
        <w:gridCol w:w="7129"/>
      </w:tblGrid>
      <w:tr w:rsidR="0092522E" w14:paraId="4B4E60EE"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nil"/>
            </w:tcBorders>
            <w:hideMark/>
          </w:tcPr>
          <w:p w14:paraId="3227B26E" w14:textId="77777777" w:rsidR="0092522E" w:rsidRDefault="0092522E">
            <w:pPr>
              <w:pStyle w:val="Tablecelldecimalalign"/>
            </w:pPr>
            <w:r>
              <w:t>1</w:t>
            </w:r>
          </w:p>
        </w:tc>
        <w:tc>
          <w:tcPr>
            <w:tcW w:w="7129" w:type="dxa"/>
            <w:tcBorders>
              <w:top w:val="nil"/>
              <w:bottom w:val="nil"/>
            </w:tcBorders>
            <w:hideMark/>
          </w:tcPr>
          <w:p w14:paraId="37F4F456" w14:textId="078C13E1" w:rsidR="0092522E" w:rsidRPr="00FB1A90" w:rsidRDefault="00E145B3" w:rsidP="00FB1A90">
            <w:pPr>
              <w:pStyle w:val="Tablecell"/>
              <w:cnfStyle w:val="100000000000" w:firstRow="1" w:lastRow="0" w:firstColumn="0" w:lastColumn="0" w:oddVBand="0" w:evenVBand="0" w:oddHBand="0" w:evenHBand="0" w:firstRowFirstColumn="0" w:firstRowLastColumn="0" w:lastRowFirstColumn="0" w:lastRowLastColumn="0"/>
            </w:pPr>
            <w:r w:rsidRPr="00FB1A90">
              <w:t>Enke</w:t>
            </w:r>
            <w:r w:rsidR="00776807" w:rsidRPr="00FB1A90">
              <w:t>l</w:t>
            </w:r>
            <w:r w:rsidR="0092522E" w:rsidRPr="00FB1A90">
              <w:t xml:space="preserve"> test </w:t>
            </w:r>
            <w:r w:rsidR="00776807" w:rsidRPr="00FB1A90">
              <w:t>med en</w:t>
            </w:r>
            <w:r w:rsidR="0092522E" w:rsidRPr="00FB1A90">
              <w:t xml:space="preserve"> server</w:t>
            </w:r>
          </w:p>
        </w:tc>
      </w:tr>
      <w:tr w:rsidR="0092522E" w14:paraId="0443E89C" w14:textId="77777777" w:rsidTr="004C7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single" w:sz="8" w:space="0" w:color="000000" w:themeColor="text1"/>
            </w:tcBorders>
            <w:hideMark/>
          </w:tcPr>
          <w:p w14:paraId="18E97490" w14:textId="77777777" w:rsidR="0092522E" w:rsidRDefault="0092522E">
            <w:pPr>
              <w:pStyle w:val="Tablecelldecimalalign"/>
            </w:pPr>
            <w:r>
              <w:t>2</w:t>
            </w:r>
          </w:p>
        </w:tc>
        <w:tc>
          <w:tcPr>
            <w:tcW w:w="7129" w:type="dxa"/>
            <w:tcBorders>
              <w:top w:val="nil"/>
              <w:bottom w:val="single" w:sz="8" w:space="0" w:color="000000" w:themeColor="text1"/>
            </w:tcBorders>
            <w:hideMark/>
          </w:tcPr>
          <w:p w14:paraId="4F297395" w14:textId="7AE6087D" w:rsidR="0092522E" w:rsidRDefault="0092522E" w:rsidP="00FB1A90">
            <w:pPr>
              <w:pStyle w:val="Tablecell"/>
              <w:cnfStyle w:val="000000100000" w:firstRow="0" w:lastRow="0" w:firstColumn="0" w:lastColumn="0" w:oddVBand="0" w:evenVBand="0" w:oddHBand="1" w:evenHBand="0" w:firstRowFirstColumn="0" w:firstRowLastColumn="0" w:lastRowFirstColumn="0" w:lastRowLastColumn="0"/>
            </w:pPr>
            <w:r>
              <w:t xml:space="preserve">Test </w:t>
            </w:r>
            <w:r w:rsidR="00776807">
              <w:t>med</w:t>
            </w:r>
            <w:r>
              <w:t xml:space="preserve"> 4 serv</w:t>
            </w:r>
            <w:r w:rsidR="00776807">
              <w:t>rar</w:t>
            </w:r>
          </w:p>
        </w:tc>
      </w:tr>
    </w:tbl>
    <w:p w14:paraId="3C3F551B" w14:textId="77777777" w:rsidR="0092522E" w:rsidRDefault="0092522E" w:rsidP="0092522E"/>
    <w:p w14:paraId="64B0BBA2" w14:textId="492B840A" w:rsidR="009218FF" w:rsidRDefault="00776807" w:rsidP="00634ACC">
      <w:pPr>
        <w:pStyle w:val="Heading2"/>
      </w:pPr>
      <w:bookmarkStart w:id="194" w:name="_Toc77863582"/>
      <w:bookmarkStart w:id="195" w:name="_Toc77863721"/>
      <w:r>
        <w:t xml:space="preserve">Implementering </w:t>
      </w:r>
      <w:r>
        <w:rPr>
          <w:rFonts w:cs="Arial"/>
        </w:rPr>
        <w:t>…</w:t>
      </w:r>
      <w:r w:rsidRPr="00776807">
        <w:t xml:space="preserve"> / modellering / simulering / </w:t>
      </w:r>
      <w:r>
        <w:rPr>
          <w:rFonts w:cs="Arial"/>
        </w:rPr>
        <w:t>…</w:t>
      </w:r>
      <w:bookmarkEnd w:id="194"/>
      <w:bookmarkEnd w:id="195"/>
    </w:p>
    <w:p w14:paraId="6B1B12FC" w14:textId="77777777" w:rsidR="00D651BD" w:rsidRPr="00D651BD" w:rsidRDefault="00D651BD" w:rsidP="00D5385D">
      <w:pPr>
        <w:pStyle w:val="Bodytextfirstparagraph"/>
      </w:pPr>
    </w:p>
    <w:p w14:paraId="08B44549" w14:textId="77777777" w:rsidR="0092522E" w:rsidRDefault="0092522E" w:rsidP="0092522E">
      <w:pPr>
        <w:pStyle w:val="BodyText"/>
      </w:pPr>
    </w:p>
    <w:p w14:paraId="06D2BF30" w14:textId="77777777" w:rsidR="000D0A5C" w:rsidRPr="0092522E" w:rsidRDefault="000D0A5C" w:rsidP="0092522E">
      <w:pPr>
        <w:pStyle w:val="BodyText"/>
      </w:pPr>
    </w:p>
    <w:p w14:paraId="5DFD5AB8" w14:textId="77777777" w:rsidR="0092522E" w:rsidRDefault="0092522E" w:rsidP="00FB1A90">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5B8E2D38" w14:textId="16863F72" w:rsidR="00031198" w:rsidRPr="00CA2246" w:rsidRDefault="004F6D46" w:rsidP="00FB1A90">
      <w:pPr>
        <w:pStyle w:val="Heading1"/>
      </w:pPr>
      <w:bookmarkStart w:id="196" w:name="_Toc77863583"/>
      <w:bookmarkStart w:id="197" w:name="_Toc77863722"/>
      <w:r w:rsidRPr="00E5085F">
        <w:lastRenderedPageBreak/>
        <w:t>&lt;Result</w:t>
      </w:r>
      <w:r>
        <w:t xml:space="preserve">at och </w:t>
      </w:r>
      <w:r w:rsidRPr="00CA2246">
        <w:t>Analys</w:t>
      </w:r>
      <w:r w:rsidRPr="00E5085F">
        <w:t xml:space="preserve">&gt; </w:t>
      </w:r>
      <w:r>
        <w:t>använd själv-förklarande rubrik</w:t>
      </w:r>
      <w:bookmarkEnd w:id="196"/>
      <w:bookmarkEnd w:id="197"/>
      <w:r>
        <w:t xml:space="preserve"> </w:t>
      </w:r>
      <w:bookmarkEnd w:id="187"/>
    </w:p>
    <w:p w14:paraId="2180A790" w14:textId="77777777" w:rsidR="00E145B3" w:rsidRPr="00E145B3" w:rsidRDefault="00E145B3" w:rsidP="00D5385D">
      <w:pPr>
        <w:pStyle w:val="Bodytextfirstparagraph"/>
      </w:pPr>
      <w:r w:rsidRPr="00E145B3">
        <w:t>Hur du ska utvärdera vad du har gjort? Vad är din statistik?</w:t>
      </w:r>
    </w:p>
    <w:p w14:paraId="5FA9037F" w14:textId="77777777" w:rsidR="00E145B3" w:rsidRPr="00E145B3" w:rsidRDefault="00E145B3" w:rsidP="00E145B3">
      <w:pPr>
        <w:pStyle w:val="BodyText"/>
        <w:rPr>
          <w:color w:val="FF0000"/>
        </w:rPr>
      </w:pPr>
      <w:r w:rsidRPr="00E145B3">
        <w:rPr>
          <w:color w:val="FF0000"/>
        </w:rPr>
        <w:t>Analys av data och föreslagen lösning</w:t>
      </w:r>
    </w:p>
    <w:p w14:paraId="71F80436" w14:textId="77777777" w:rsidR="00E145B3" w:rsidRPr="00E145B3" w:rsidRDefault="00E145B3" w:rsidP="00E145B3">
      <w:pPr>
        <w:pStyle w:val="BodyText"/>
        <w:rPr>
          <w:color w:val="FF0000"/>
        </w:rPr>
      </w:pPr>
      <w:r w:rsidRPr="00E145B3">
        <w:rPr>
          <w:color w:val="FF0000"/>
        </w:rPr>
        <w:t>Innebär detta att uppnå de mål som du hade när du började?</w:t>
      </w:r>
    </w:p>
    <w:p w14:paraId="52C68D18" w14:textId="77777777" w:rsidR="00E145B3" w:rsidRDefault="00E145B3" w:rsidP="00E145B3">
      <w:pPr>
        <w:pStyle w:val="Bodytextfirstparagraph"/>
      </w:pPr>
      <w:r>
        <w:t>I detta kapitel presenterar vi resultatet och diskutera dem.</w:t>
      </w:r>
    </w:p>
    <w:p w14:paraId="43932581" w14:textId="4825626D" w:rsidR="0092522E" w:rsidRDefault="00A40CE9" w:rsidP="00634ACC">
      <w:pPr>
        <w:pStyle w:val="Heading2"/>
      </w:pPr>
      <w:bookmarkStart w:id="198" w:name="_Toc77863584"/>
      <w:bookmarkStart w:id="199" w:name="_Toc77863723"/>
      <w:r>
        <w:t xml:space="preserve">Huvudsakliga </w:t>
      </w:r>
      <w:commentRangeStart w:id="200"/>
      <w:r>
        <w:t>resultat</w:t>
      </w:r>
      <w:commentRangeEnd w:id="200"/>
      <w:r w:rsidR="004F6D46">
        <w:rPr>
          <w:rStyle w:val="CommentReference"/>
          <w:rFonts w:asciiTheme="minorHAnsi" w:eastAsiaTheme="minorEastAsia" w:hAnsiTheme="minorHAnsi" w:cstheme="minorBidi"/>
          <w:b w:val="0"/>
          <w:bCs w:val="0"/>
        </w:rPr>
        <w:commentReference w:id="200"/>
      </w:r>
      <w:bookmarkEnd w:id="198"/>
      <w:bookmarkEnd w:id="199"/>
    </w:p>
    <w:p w14:paraId="77600FD3" w14:textId="21E3BF55" w:rsidR="00E145B3" w:rsidRDefault="00E145B3" w:rsidP="00D5385D">
      <w:pPr>
        <w:pStyle w:val="Bodytextfirstparagraph"/>
      </w:pPr>
      <w:r>
        <w:t xml:space="preserve">Lite statistik av mätningarna fördröjnings visas i </w:t>
      </w:r>
      <w:r>
        <w:fldChar w:fldCharType="begin"/>
      </w:r>
      <w:r>
        <w:instrText xml:space="preserve"> REF _Ref420424165 \h </w:instrText>
      </w:r>
      <w:r>
        <w:fldChar w:fldCharType="separate"/>
      </w:r>
      <w:r w:rsidR="00634ACC">
        <w:t xml:space="preserve">Tabell </w:t>
      </w:r>
      <w:r w:rsidR="00634ACC">
        <w:rPr>
          <w:noProof/>
        </w:rPr>
        <w:t>5</w:t>
      </w:r>
      <w:r w:rsidR="00634ACC">
        <w:noBreakHyphen/>
      </w:r>
      <w:r w:rsidR="00634ACC">
        <w:rPr>
          <w:noProof/>
        </w:rPr>
        <w:t>1</w:t>
      </w:r>
      <w:r>
        <w:fldChar w:fldCharType="end"/>
      </w:r>
      <w:r>
        <w:t>. Förseningen har beräknats från den tidpunkt då begäran GET tas emot fram till svaret skickas.</w:t>
      </w:r>
    </w:p>
    <w:p w14:paraId="3B4C1261" w14:textId="77777777" w:rsidR="00E145B3" w:rsidRDefault="00E145B3" w:rsidP="00E145B3">
      <w:pPr>
        <w:pStyle w:val="BodyText"/>
      </w:pPr>
    </w:p>
    <w:p w14:paraId="39296174" w14:textId="09BC4EB3" w:rsidR="00E145B3" w:rsidRDefault="00E145B3" w:rsidP="00E145B3">
      <w:pPr>
        <w:pStyle w:val="Caption"/>
        <w:keepNext/>
        <w:framePr w:hSpace="180" w:wrap="around" w:vAnchor="text" w:hAnchor="page" w:x="1981" w:y="506"/>
      </w:pPr>
      <w:bookmarkStart w:id="201" w:name="_Ref420424165"/>
      <w:bookmarkStart w:id="202" w:name="_Toc77863598"/>
      <w:r>
        <w:t xml:space="preserve">Tabell </w:t>
      </w:r>
      <w:r w:rsidR="00F82E46">
        <w:fldChar w:fldCharType="begin"/>
      </w:r>
      <w:r w:rsidR="00F82E46">
        <w:instrText xml:space="preserve"> STYLEREF 1 \s </w:instrText>
      </w:r>
      <w:r w:rsidR="00F82E46">
        <w:fldChar w:fldCharType="separate"/>
      </w:r>
      <w:r w:rsidR="00390403">
        <w:rPr>
          <w:noProof/>
        </w:rPr>
        <w:t>5</w:t>
      </w:r>
      <w:r w:rsidR="00F82E46">
        <w:rPr>
          <w:noProof/>
        </w:rPr>
        <w:fldChar w:fldCharType="end"/>
      </w:r>
      <w:r w:rsidR="00390403">
        <w:noBreakHyphen/>
      </w:r>
      <w:r w:rsidR="00F82E46">
        <w:fldChar w:fldCharType="begin"/>
      </w:r>
      <w:r w:rsidR="00F82E46">
        <w:instrText xml:space="preserve"> SEQ Tabell \* ARABIC \s 1 </w:instrText>
      </w:r>
      <w:r w:rsidR="00F82E46">
        <w:fldChar w:fldCharType="separate"/>
      </w:r>
      <w:r w:rsidR="00390403">
        <w:rPr>
          <w:noProof/>
        </w:rPr>
        <w:t>1</w:t>
      </w:r>
      <w:r w:rsidR="00F82E46">
        <w:rPr>
          <w:noProof/>
        </w:rPr>
        <w:fldChar w:fldCharType="end"/>
      </w:r>
      <w:bookmarkEnd w:id="201"/>
      <w:r>
        <w:t>:</w:t>
      </w:r>
      <w:r>
        <w:tab/>
      </w:r>
      <w:r w:rsidRPr="00145BBF">
        <w:t>Delay measurement statistics</w:t>
      </w:r>
      <w:bookmarkEnd w:id="202"/>
    </w:p>
    <w:tbl>
      <w:tblPr>
        <w:tblStyle w:val="LightShading"/>
        <w:tblW w:w="0" w:type="auto"/>
        <w:tblLook w:val="04A0" w:firstRow="1" w:lastRow="0" w:firstColumn="1" w:lastColumn="0" w:noHBand="0" w:noVBand="1"/>
      </w:tblPr>
      <w:tblGrid>
        <w:gridCol w:w="3020"/>
        <w:gridCol w:w="3020"/>
        <w:gridCol w:w="3020"/>
      </w:tblGrid>
      <w:tr w:rsidR="009218FF" w14:paraId="5DE60826" w14:textId="77777777"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hideMark/>
          </w:tcPr>
          <w:p w14:paraId="3825ECA9" w14:textId="7515E004" w:rsidR="009218FF" w:rsidRDefault="00E145B3" w:rsidP="00FB1A90">
            <w:pPr>
              <w:pStyle w:val="Tablecolumnheading"/>
              <w:framePr w:wrap="around"/>
            </w:pPr>
            <w:bookmarkStart w:id="203" w:name="_Ref380931029"/>
            <w:bookmarkStart w:id="204" w:name="_Toc380931190"/>
            <w:r w:rsidRPr="00E145B3">
              <w:t>Konfiguration</w:t>
            </w:r>
          </w:p>
        </w:tc>
        <w:tc>
          <w:tcPr>
            <w:tcW w:w="3020" w:type="dxa"/>
            <w:hideMark/>
          </w:tcPr>
          <w:p w14:paraId="21F4DD79" w14:textId="113CEC9C" w:rsidR="009218FF" w:rsidRDefault="00E145B3"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rsidRPr="00E145B3">
              <w:t>Genomsnittlig fördröjning</w:t>
            </w:r>
            <w:r>
              <w:br/>
            </w:r>
            <w:r w:rsidRPr="00E145B3">
              <w:t>(ns)</w:t>
            </w:r>
          </w:p>
        </w:tc>
        <w:tc>
          <w:tcPr>
            <w:tcW w:w="3020" w:type="dxa"/>
            <w:hideMark/>
          </w:tcPr>
          <w:p w14:paraId="49E128C6" w14:textId="7E75E186" w:rsidR="009218FF" w:rsidRDefault="00E145B3" w:rsidP="00FB1A90">
            <w:pPr>
              <w:pStyle w:val="Tablecolumnheading"/>
              <w:framePr w:wrap="around"/>
              <w:cnfStyle w:val="100000000000" w:firstRow="1" w:lastRow="0" w:firstColumn="0" w:lastColumn="0" w:oddVBand="0" w:evenVBand="0" w:oddHBand="0" w:evenHBand="0" w:firstRowFirstColumn="0" w:firstRowLastColumn="0" w:lastRowFirstColumn="0" w:lastRowLastColumn="0"/>
            </w:pPr>
            <w:r>
              <w:t>Median fördröjning</w:t>
            </w:r>
            <w:r>
              <w:br/>
            </w:r>
            <w:r w:rsidRPr="00E145B3">
              <w:t>(ns)</w:t>
            </w:r>
          </w:p>
        </w:tc>
      </w:tr>
    </w:tbl>
    <w:tbl>
      <w:tblPr>
        <w:tblStyle w:val="LightShading"/>
        <w:tblW w:w="0" w:type="auto"/>
        <w:tblLook w:val="04A0" w:firstRow="1" w:lastRow="0" w:firstColumn="1" w:lastColumn="0" w:noHBand="0" w:noVBand="1"/>
      </w:tblPr>
      <w:tblGrid>
        <w:gridCol w:w="3020"/>
        <w:gridCol w:w="3020"/>
        <w:gridCol w:w="3020"/>
      </w:tblGrid>
      <w:tr w:rsidR="009218FF" w14:paraId="7AB0B6DA" w14:textId="77777777"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D379F0" w14:textId="77777777" w:rsidR="009218FF" w:rsidRDefault="009218FF" w:rsidP="009218FF">
            <w:pPr>
              <w:pStyle w:val="Tablecelldecimalalign"/>
              <w:framePr w:hSpace="180" w:wrap="around" w:vAnchor="text" w:hAnchor="page" w:x="1981" w:y="506"/>
            </w:pPr>
            <w:r>
              <w:t>1</w:t>
            </w:r>
          </w:p>
        </w:tc>
        <w:tc>
          <w:tcPr>
            <w:tcW w:w="3020" w:type="dxa"/>
          </w:tcPr>
          <w:p w14:paraId="37F9C7C0" w14:textId="77777777" w:rsidR="009218FF" w:rsidRDefault="009218FF" w:rsidP="009218FF">
            <w:pPr>
              <w:pStyle w:val="Tablecelldecimalalign"/>
              <w:framePr w:hSpace="180" w:wrap="around" w:vAnchor="text" w:hAnchor="page" w:x="1981" w:y="506"/>
              <w:cnfStyle w:val="100000000000" w:firstRow="1" w:lastRow="0" w:firstColumn="0" w:lastColumn="0" w:oddVBand="0" w:evenVBand="0" w:oddHBand="0" w:evenHBand="0" w:firstRowFirstColumn="0" w:firstRowLastColumn="0" w:lastRowFirstColumn="0" w:lastRowLastColumn="0"/>
            </w:pPr>
            <w:r>
              <w:t>467.35</w:t>
            </w:r>
          </w:p>
        </w:tc>
        <w:tc>
          <w:tcPr>
            <w:tcW w:w="3020" w:type="dxa"/>
          </w:tcPr>
          <w:p w14:paraId="0470E93F" w14:textId="77777777" w:rsidR="009218FF" w:rsidRDefault="009218FF" w:rsidP="009218FF">
            <w:pPr>
              <w:pStyle w:val="Tablecelldecimalalign"/>
              <w:framePr w:hSpace="180" w:wrap="around" w:vAnchor="text" w:hAnchor="page" w:x="1981" w:y="506"/>
              <w:cnfStyle w:val="100000000000" w:firstRow="1" w:lastRow="0" w:firstColumn="0" w:lastColumn="0" w:oddVBand="0" w:evenVBand="0" w:oddHBand="0" w:evenHBand="0" w:firstRowFirstColumn="0" w:firstRowLastColumn="0" w:lastRowFirstColumn="0" w:lastRowLastColumn="0"/>
            </w:pPr>
            <w:r>
              <w:t>450.10</w:t>
            </w:r>
          </w:p>
        </w:tc>
      </w:tr>
      <w:tr w:rsidR="009218FF" w14:paraId="06E3BC60" w14:textId="77777777" w:rsidTr="00921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863C666" w14:textId="77777777" w:rsidR="009218FF" w:rsidRDefault="009218FF" w:rsidP="009218FF">
            <w:pPr>
              <w:pStyle w:val="Tablecelldecimalalign"/>
              <w:framePr w:hSpace="180" w:wrap="around" w:vAnchor="text" w:hAnchor="page" w:x="1981" w:y="506"/>
            </w:pPr>
            <w:r>
              <w:t>2</w:t>
            </w:r>
          </w:p>
        </w:tc>
        <w:tc>
          <w:tcPr>
            <w:tcW w:w="3020" w:type="dxa"/>
          </w:tcPr>
          <w:p w14:paraId="56BF24F9"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1687.5</w:t>
            </w:r>
          </w:p>
        </w:tc>
        <w:tc>
          <w:tcPr>
            <w:tcW w:w="3020" w:type="dxa"/>
          </w:tcPr>
          <w:p w14:paraId="7DFA5033"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901.23</w:t>
            </w:r>
          </w:p>
        </w:tc>
      </w:tr>
    </w:tbl>
    <w:p w14:paraId="49A1936B" w14:textId="15E72DF0" w:rsidR="00031198" w:rsidRDefault="00A40CE9" w:rsidP="00634ACC">
      <w:pPr>
        <w:pStyle w:val="Heading2"/>
      </w:pPr>
      <w:bookmarkStart w:id="205" w:name="_Toc77863585"/>
      <w:bookmarkStart w:id="206" w:name="_Toc77863724"/>
      <w:bookmarkEnd w:id="203"/>
      <w:bookmarkEnd w:id="204"/>
      <w:r>
        <w:t>Analys av reabilitet</w:t>
      </w:r>
      <w:bookmarkEnd w:id="205"/>
      <w:bookmarkEnd w:id="206"/>
    </w:p>
    <w:p w14:paraId="56A139D3" w14:textId="1710E462" w:rsidR="00D651BD" w:rsidRPr="00D651BD" w:rsidRDefault="00A40CE9" w:rsidP="00D5385D">
      <w:pPr>
        <w:pStyle w:val="Bodytextfirstparagraph"/>
      </w:pPr>
      <w:commentRangeStart w:id="207"/>
      <w:r>
        <w:t>Reabilitet i metod och data</w:t>
      </w:r>
      <w:commentRangeEnd w:id="207"/>
      <w:r w:rsidR="0018268D">
        <w:rPr>
          <w:rStyle w:val="CommentReference"/>
          <w:rFonts w:asciiTheme="minorHAnsi" w:hAnsiTheme="minorHAnsi"/>
        </w:rPr>
        <w:commentReference w:id="207"/>
      </w:r>
    </w:p>
    <w:p w14:paraId="02343836" w14:textId="77777777" w:rsidR="0092522E" w:rsidRPr="0092522E" w:rsidRDefault="0092522E" w:rsidP="0092522E">
      <w:pPr>
        <w:pStyle w:val="BodyText"/>
      </w:pPr>
    </w:p>
    <w:p w14:paraId="285D19F4" w14:textId="5CA8BB41" w:rsidR="00031198" w:rsidRDefault="00A40CE9" w:rsidP="00634ACC">
      <w:pPr>
        <w:pStyle w:val="Heading2"/>
      </w:pPr>
      <w:bookmarkStart w:id="208" w:name="_Toc77863586"/>
      <w:bookmarkStart w:id="209" w:name="_Toc77863725"/>
      <w:r>
        <w:t>Analys av validitet</w:t>
      </w:r>
      <w:bookmarkEnd w:id="208"/>
      <w:bookmarkEnd w:id="209"/>
    </w:p>
    <w:p w14:paraId="16B9712C" w14:textId="49366791" w:rsidR="00D651BD" w:rsidRPr="00D651BD" w:rsidRDefault="00A40CE9" w:rsidP="00D5385D">
      <w:pPr>
        <w:pStyle w:val="Bodytextfirstparagraph"/>
      </w:pPr>
      <w:commentRangeStart w:id="210"/>
      <w:r>
        <w:t>Validitet i metod och data</w:t>
      </w:r>
      <w:commentRangeEnd w:id="210"/>
      <w:r w:rsidR="0018268D">
        <w:rPr>
          <w:rStyle w:val="CommentReference"/>
          <w:rFonts w:asciiTheme="minorHAnsi" w:hAnsiTheme="minorHAnsi"/>
        </w:rPr>
        <w:commentReference w:id="210"/>
      </w:r>
    </w:p>
    <w:p w14:paraId="6337730F" w14:textId="77777777" w:rsidR="0092522E" w:rsidRPr="0092522E" w:rsidRDefault="0092522E" w:rsidP="0092522E">
      <w:pPr>
        <w:pStyle w:val="BodyText"/>
      </w:pPr>
    </w:p>
    <w:p w14:paraId="6145EAA0" w14:textId="6581CA0A" w:rsidR="00D651BD" w:rsidRDefault="00A40CE9" w:rsidP="00634ACC">
      <w:pPr>
        <w:pStyle w:val="Heading2"/>
      </w:pPr>
      <w:bookmarkStart w:id="211" w:name="_Toc388654346"/>
      <w:bookmarkStart w:id="212" w:name="_Toc77863587"/>
      <w:bookmarkStart w:id="213" w:name="_Toc77863726"/>
      <w:r>
        <w:t>Disk</w:t>
      </w:r>
      <w:r w:rsidR="00031198">
        <w:t>ussio</w:t>
      </w:r>
      <w:bookmarkEnd w:id="211"/>
      <w:r w:rsidR="00D651BD">
        <w:t>n</w:t>
      </w:r>
      <w:bookmarkEnd w:id="212"/>
      <w:bookmarkEnd w:id="213"/>
    </w:p>
    <w:p w14:paraId="5246F6B5" w14:textId="3F30BBEC" w:rsidR="008F7CE1" w:rsidRDefault="00A40CE9" w:rsidP="00D5385D">
      <w:pPr>
        <w:pStyle w:val="Bodytextfirstparagraph"/>
      </w:pPr>
      <w:r>
        <w:t>Förbättringsförslag?</w:t>
      </w:r>
    </w:p>
    <w:p w14:paraId="07735DE4" w14:textId="77777777" w:rsidR="008F7CE1" w:rsidRPr="008F7CE1" w:rsidRDefault="008F7CE1" w:rsidP="008F7CE1">
      <w:pPr>
        <w:pStyle w:val="BodyText"/>
      </w:pPr>
    </w:p>
    <w:p w14:paraId="6FE5A906" w14:textId="77777777" w:rsidR="008F7CE1" w:rsidRDefault="008F7CE1" w:rsidP="008F7CE1">
      <w:pPr>
        <w:pStyle w:val="BodyText"/>
      </w:pPr>
    </w:p>
    <w:p w14:paraId="58924A08" w14:textId="77777777"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F2F02AC" w14:textId="497F5A42" w:rsidR="00031198" w:rsidRDefault="00A40CE9" w:rsidP="00FB1A90">
      <w:pPr>
        <w:pStyle w:val="Heading1"/>
      </w:pPr>
      <w:bookmarkStart w:id="214" w:name="_Toc77863588"/>
      <w:bookmarkStart w:id="215" w:name="_Toc77863727"/>
      <w:r>
        <w:lastRenderedPageBreak/>
        <w:t>Slutsats och framtida arbete</w:t>
      </w:r>
      <w:r w:rsidR="004F6D46">
        <w:t xml:space="preserve"> </w:t>
      </w:r>
      <w:r w:rsidR="004F6D46" w:rsidRPr="00E5085F">
        <w:t>&lt;</w:t>
      </w:r>
      <w:r w:rsidR="004F6D46">
        <w:t>Slutsatser och fortsatt arbete</w:t>
      </w:r>
      <w:r w:rsidR="004F6D46" w:rsidRPr="00E5085F">
        <w:t xml:space="preserve">&gt; </w:t>
      </w:r>
      <w:r w:rsidR="004F6D46">
        <w:t xml:space="preserve">Använd själv-förklarande </w:t>
      </w:r>
      <w:commentRangeStart w:id="216"/>
      <w:r w:rsidR="004F6D46">
        <w:t>rubrik</w:t>
      </w:r>
      <w:commentRangeEnd w:id="216"/>
      <w:r w:rsidR="004F6D46">
        <w:rPr>
          <w:rStyle w:val="CommentReference"/>
          <w:rFonts w:asciiTheme="minorHAnsi" w:eastAsiaTheme="minorEastAsia" w:hAnsiTheme="minorHAnsi" w:cstheme="minorBidi"/>
          <w:b w:val="0"/>
          <w:bCs w:val="0"/>
        </w:rPr>
        <w:commentReference w:id="216"/>
      </w:r>
      <w:bookmarkEnd w:id="214"/>
      <w:bookmarkEnd w:id="215"/>
    </w:p>
    <w:p w14:paraId="489C0AC1" w14:textId="0515B7D6" w:rsidR="00D651BD" w:rsidRDefault="00134705" w:rsidP="00D651BD">
      <w:pPr>
        <w:pStyle w:val="Bodytextfirstparagraph"/>
      </w:pPr>
      <w:r w:rsidRPr="00134705">
        <w:t>&lt;&lt;Add text to introduce the subsections of this chapter.&gt;&gt;</w:t>
      </w:r>
    </w:p>
    <w:p w14:paraId="25557345" w14:textId="77777777" w:rsidR="00D651BD" w:rsidRPr="00D651BD" w:rsidRDefault="00D651BD" w:rsidP="00D651BD">
      <w:pPr>
        <w:pStyle w:val="BodyText"/>
      </w:pPr>
    </w:p>
    <w:p w14:paraId="5A33D9C8" w14:textId="244127FE" w:rsidR="00031198" w:rsidRPr="00D96EC6" w:rsidRDefault="00A40CE9" w:rsidP="00634ACC">
      <w:pPr>
        <w:pStyle w:val="Heading2"/>
      </w:pPr>
      <w:bookmarkStart w:id="217" w:name="_Toc77863589"/>
      <w:bookmarkStart w:id="218" w:name="_Toc77863728"/>
      <w:bookmarkStart w:id="219" w:name="_Toc373889662"/>
      <w:r>
        <w:t>Slutsatser</w:t>
      </w:r>
      <w:bookmarkEnd w:id="217"/>
      <w:bookmarkEnd w:id="218"/>
    </w:p>
    <w:p w14:paraId="58847FDA" w14:textId="77777777" w:rsidR="00776807" w:rsidRPr="00776807" w:rsidRDefault="00776807" w:rsidP="0088723B">
      <w:pPr>
        <w:pStyle w:val="Bodytextfirstparagraph"/>
      </w:pPr>
      <w:r w:rsidRPr="00776807">
        <w:t>Träffade du dina mål?</w:t>
      </w:r>
    </w:p>
    <w:p w14:paraId="6E29B046" w14:textId="77777777" w:rsidR="00776807" w:rsidRPr="00776807" w:rsidRDefault="00776807" w:rsidP="00776807">
      <w:pPr>
        <w:pStyle w:val="BodyText"/>
        <w:rPr>
          <w:color w:val="FF0000"/>
        </w:rPr>
      </w:pPr>
      <w:r w:rsidRPr="00776807">
        <w:rPr>
          <w:color w:val="FF0000"/>
        </w:rPr>
        <w:t>Vilka insikter har du fått?</w:t>
      </w:r>
    </w:p>
    <w:p w14:paraId="505C64B7" w14:textId="77777777" w:rsidR="00776807" w:rsidRPr="00776807" w:rsidRDefault="00776807" w:rsidP="00776807">
      <w:pPr>
        <w:pStyle w:val="BodyText"/>
        <w:rPr>
          <w:color w:val="FF0000"/>
        </w:rPr>
      </w:pPr>
      <w:r w:rsidRPr="00776807">
        <w:rPr>
          <w:color w:val="FF0000"/>
        </w:rPr>
        <w:t>Vilka förslag kan du ge till andra som arbetar inom detta område?</w:t>
      </w:r>
    </w:p>
    <w:p w14:paraId="40A1C666" w14:textId="0EA5B60D" w:rsidR="00031198" w:rsidRPr="0088723B" w:rsidRDefault="00776807" w:rsidP="0088723B">
      <w:pPr>
        <w:pStyle w:val="BodyText"/>
        <w:rPr>
          <w:color w:val="FF0000"/>
        </w:rPr>
      </w:pPr>
      <w:r w:rsidRPr="00776807">
        <w:rPr>
          <w:color w:val="FF0000"/>
        </w:rPr>
        <w:t>Om du hade att göra igen, vad skulle du ha gjort annorlunda?</w:t>
      </w:r>
    </w:p>
    <w:p w14:paraId="1944FFD0" w14:textId="77777777" w:rsidR="00D651BD" w:rsidRPr="00D651BD" w:rsidRDefault="00D651BD" w:rsidP="00D651BD">
      <w:pPr>
        <w:pStyle w:val="BodyText"/>
      </w:pPr>
    </w:p>
    <w:p w14:paraId="0716905A" w14:textId="5B845EDE" w:rsidR="00031198" w:rsidRDefault="00A40CE9" w:rsidP="00634ACC">
      <w:pPr>
        <w:pStyle w:val="Heading2"/>
      </w:pPr>
      <w:bookmarkStart w:id="220" w:name="_Toc77863590"/>
      <w:bookmarkStart w:id="221" w:name="_Toc77863729"/>
      <w:bookmarkEnd w:id="219"/>
      <w:r>
        <w:t>Begränsande faktorer</w:t>
      </w:r>
      <w:bookmarkEnd w:id="220"/>
      <w:bookmarkEnd w:id="221"/>
    </w:p>
    <w:p w14:paraId="0C61E10C" w14:textId="77777777" w:rsidR="00776807" w:rsidRPr="00776807" w:rsidRDefault="00776807" w:rsidP="0088723B">
      <w:pPr>
        <w:pStyle w:val="Bodytextfirstparagraph"/>
      </w:pPr>
      <w:r w:rsidRPr="00776807">
        <w:t>Vad gjorde du som begränsade dina ansträngningar? Vilka är begränsningarna i dina resultat?</w:t>
      </w:r>
    </w:p>
    <w:p w14:paraId="2B636C87" w14:textId="77777777" w:rsidR="00D651BD" w:rsidRPr="00D651BD" w:rsidRDefault="00D651BD" w:rsidP="00776807">
      <w:pPr>
        <w:pStyle w:val="Bodytextfirstparagraph"/>
        <w:rPr>
          <w:highlight w:val="lightGray"/>
        </w:rPr>
      </w:pPr>
    </w:p>
    <w:p w14:paraId="20472E58" w14:textId="6189BC95" w:rsidR="00031198" w:rsidRDefault="00A40CE9" w:rsidP="00634ACC">
      <w:pPr>
        <w:pStyle w:val="Heading2"/>
      </w:pPr>
      <w:bookmarkStart w:id="222" w:name="_Toc77863591"/>
      <w:bookmarkStart w:id="223" w:name="_Toc77863730"/>
      <w:r>
        <w:t>Framtida arbete</w:t>
      </w:r>
      <w:bookmarkEnd w:id="222"/>
      <w:bookmarkEnd w:id="223"/>
    </w:p>
    <w:p w14:paraId="5CCF9570" w14:textId="77777777" w:rsidR="00776807" w:rsidRPr="00776807" w:rsidRDefault="00776807" w:rsidP="0088723B">
      <w:pPr>
        <w:pStyle w:val="Bodytextfirstparagraph"/>
      </w:pPr>
      <w:r w:rsidRPr="00776807">
        <w:t>Vad du har kvar ogjort?</w:t>
      </w:r>
    </w:p>
    <w:p w14:paraId="22A4E014" w14:textId="77777777" w:rsidR="00776807" w:rsidRPr="00776807" w:rsidRDefault="00776807" w:rsidP="00776807">
      <w:pPr>
        <w:pStyle w:val="BodyText"/>
        <w:rPr>
          <w:color w:val="FF0000"/>
        </w:rPr>
      </w:pPr>
      <w:r w:rsidRPr="00776807">
        <w:rPr>
          <w:color w:val="FF0000"/>
        </w:rPr>
        <w:t>Vad är nästa självklara saker som ska göras?</w:t>
      </w:r>
    </w:p>
    <w:p w14:paraId="2A351271" w14:textId="77777777" w:rsidR="00776807" w:rsidRPr="00776807" w:rsidRDefault="00776807" w:rsidP="00776807">
      <w:pPr>
        <w:pStyle w:val="BodyText"/>
        <w:rPr>
          <w:color w:val="FF0000"/>
        </w:rPr>
      </w:pPr>
      <w:r w:rsidRPr="00776807">
        <w:rPr>
          <w:color w:val="FF0000"/>
        </w:rPr>
        <w:t>Vad tips kan du ge till nästa person som kommer att följa upp på ditt arbete?</w:t>
      </w:r>
    </w:p>
    <w:p w14:paraId="0D1F98A6" w14:textId="77777777" w:rsidR="00D651BD" w:rsidRPr="00D651BD" w:rsidRDefault="00D651BD" w:rsidP="00D651BD">
      <w:pPr>
        <w:pStyle w:val="BodyText"/>
      </w:pPr>
    </w:p>
    <w:p w14:paraId="102FC364" w14:textId="0FE47843" w:rsidR="00031198" w:rsidRDefault="00A40CE9" w:rsidP="00634ACC">
      <w:pPr>
        <w:pStyle w:val="Heading2"/>
      </w:pPr>
      <w:bookmarkStart w:id="224" w:name="_Toc77863592"/>
      <w:bookmarkStart w:id="225" w:name="_Toc77863731"/>
      <w:r>
        <w:t>Reflektioner</w:t>
      </w:r>
      <w:bookmarkEnd w:id="224"/>
      <w:bookmarkEnd w:id="225"/>
    </w:p>
    <w:p w14:paraId="0837E128" w14:textId="66191F4C" w:rsidR="00031198" w:rsidRPr="00D5760C" w:rsidRDefault="00776807" w:rsidP="00D651BD">
      <w:pPr>
        <w:pStyle w:val="Bodytextfirstparagraph"/>
      </w:pPr>
      <w:r w:rsidRPr="00776807">
        <w:t>Vilka är de relevanta ekonomiska, sociala, miljömässiga och etiska aspekter av ditt arbete?</w:t>
      </w:r>
    </w:p>
    <w:p w14:paraId="62C55FCB" w14:textId="77777777" w:rsidR="008F7CE1" w:rsidRDefault="008F7CE1" w:rsidP="00031198">
      <w:pPr>
        <w:pStyle w:val="BodyText"/>
      </w:pPr>
    </w:p>
    <w:p w14:paraId="48F8EBA7" w14:textId="77777777" w:rsidR="00D651BD" w:rsidRDefault="00D651BD" w:rsidP="00031198">
      <w:pPr>
        <w:pStyle w:val="BodyText"/>
      </w:pPr>
    </w:p>
    <w:p w14:paraId="107537A5" w14:textId="77777777"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BE45D79" w14:textId="7ACEBE66" w:rsidR="00031198" w:rsidRPr="00E1111B" w:rsidRDefault="00A40CE9" w:rsidP="00FB1A90">
      <w:pPr>
        <w:pStyle w:val="Unnumberedheading1"/>
        <w:rPr>
          <w:rStyle w:val="BodyTextChar"/>
          <w:rFonts w:ascii="Arial" w:eastAsiaTheme="majorEastAsia" w:hAnsi="Arial"/>
          <w:sz w:val="24"/>
        </w:rPr>
      </w:pPr>
      <w:bookmarkStart w:id="226" w:name="_Toc77863593"/>
      <w:bookmarkStart w:id="227" w:name="_Toc77863732"/>
      <w:commentRangeStart w:id="228"/>
      <w:r>
        <w:rPr>
          <w:rStyle w:val="BodyTextChar"/>
          <w:rFonts w:ascii="Arial" w:eastAsiaTheme="majorEastAsia" w:hAnsi="Arial"/>
          <w:sz w:val="24"/>
        </w:rPr>
        <w:lastRenderedPageBreak/>
        <w:t>Referenser</w:t>
      </w:r>
      <w:commentRangeEnd w:id="228"/>
      <w:r w:rsidR="004F6D46">
        <w:rPr>
          <w:rStyle w:val="CommentReference"/>
          <w:rFonts w:asciiTheme="minorHAnsi" w:eastAsiaTheme="minorEastAsia" w:hAnsiTheme="minorHAnsi" w:cstheme="minorBidi"/>
          <w:b w:val="0"/>
          <w:bCs w:val="0"/>
        </w:rPr>
        <w:commentReference w:id="228"/>
      </w:r>
      <w:bookmarkEnd w:id="226"/>
      <w:bookmarkEnd w:id="227"/>
    </w:p>
    <w:p w14:paraId="02E2F56E" w14:textId="7C193DD8" w:rsidR="009218FF" w:rsidRDefault="00776807" w:rsidP="009218FF">
      <w:pPr>
        <w:pStyle w:val="BodyText"/>
        <w:rPr>
          <w:color w:val="FF0000"/>
        </w:rPr>
      </w:pPr>
      <w:r w:rsidRPr="00776807">
        <w:rPr>
          <w:color w:val="FF0000"/>
        </w:rPr>
        <w:t>&lt;&lt; Låt Zotero eller annat verktyg fylla i det här för dig. Jag föreslår en utökad version av IEEE stil - att inkludera webbadresser, DOI, ISBN etc. - för att göra det lättare för läsaren att hitta dem. Detta kommer att göra livet lättare för dina motståndare och examinator. &gt;&gt;</w:t>
      </w:r>
    </w:p>
    <w:p w14:paraId="053EB6E4" w14:textId="77777777" w:rsidR="004F6D46" w:rsidRPr="00A50B60" w:rsidRDefault="004F6D46" w:rsidP="009218FF">
      <w:pPr>
        <w:pStyle w:val="BodyText"/>
        <w:rPr>
          <w:color w:val="FF0000"/>
        </w:rPr>
      </w:pPr>
    </w:p>
    <w:p w14:paraId="57EE23D9" w14:textId="77777777" w:rsidR="0072498A" w:rsidRPr="0072498A" w:rsidRDefault="0072498A" w:rsidP="00D651BD">
      <w:pPr>
        <w:pStyle w:val="Bibliography"/>
      </w:pPr>
      <w:r>
        <w:fldChar w:fldCharType="begin"/>
      </w:r>
      <w:r>
        <w:instrText xml:space="preserve"> ADDIN ZOTERO_BIBL {"custom":[]} CSL_BIBLIOGRAPHY </w:instrText>
      </w:r>
      <w:r>
        <w:fldChar w:fldCharType="separate"/>
      </w:r>
      <w:r w:rsidRPr="0072498A">
        <w:t>[1]</w:t>
      </w:r>
      <w:r w:rsidRPr="0072498A">
        <w:tab/>
        <w:t xml:space="preserve"> J. Ioannidis and G. Maguire, ‘Coherent File Distribution Protocol’, </w:t>
      </w:r>
      <w:r w:rsidRPr="0072498A">
        <w:rPr>
          <w:i/>
          <w:iCs/>
        </w:rPr>
        <w:t>Internet Request for Comments</w:t>
      </w:r>
      <w:r w:rsidRPr="0072498A">
        <w:t>, vol. RFC 1235 (Experimental), June 1991, Available at http://www.rfc-editor.org/rfc/rfc1235.txt.</w:t>
      </w:r>
    </w:p>
    <w:p w14:paraId="65E22016" w14:textId="77777777" w:rsidR="00031198" w:rsidRDefault="0072498A" w:rsidP="008F7CE1">
      <w:pPr>
        <w:pStyle w:val="Bibliography"/>
      </w:pPr>
      <w:r>
        <w:fldChar w:fldCharType="end"/>
      </w:r>
    </w:p>
    <w:p w14:paraId="2EF5DE2F" w14:textId="77777777" w:rsidR="00500043" w:rsidRDefault="00500043" w:rsidP="00031198">
      <w:pPr>
        <w:pStyle w:val="BodyText"/>
      </w:pPr>
    </w:p>
    <w:p w14:paraId="4AE920A7" w14:textId="77777777" w:rsidR="00BB7953" w:rsidRDefault="00BB7953" w:rsidP="00FB1A90">
      <w:pPr>
        <w:pStyle w:val="Unnumberedheading1"/>
        <w:sectPr w:rsidR="00BB7953" w:rsidSect="00444C9F">
          <w:headerReference w:type="first" r:id="rId20"/>
          <w:footnotePr>
            <w:numFmt w:val="chicago"/>
            <w:numRestart w:val="eachPage"/>
          </w:footnotePr>
          <w:type w:val="oddPage"/>
          <w:pgSz w:w="11906" w:h="16838" w:code="9"/>
          <w:pgMar w:top="1411" w:right="1411" w:bottom="1411" w:left="1411" w:header="706" w:footer="706" w:gutter="0"/>
          <w:cols w:space="708"/>
          <w:titlePg/>
          <w:docGrid w:linePitch="360"/>
        </w:sectPr>
      </w:pPr>
      <w:bookmarkStart w:id="229" w:name="_Ref371632484"/>
      <w:bookmarkStart w:id="230" w:name="_Toc388654353"/>
    </w:p>
    <w:p w14:paraId="6A2A9093" w14:textId="427CDAF7" w:rsidR="00031198" w:rsidRDefault="00031198" w:rsidP="00FB1A90">
      <w:pPr>
        <w:pStyle w:val="Unnumberedheading1"/>
      </w:pPr>
      <w:bookmarkStart w:id="231" w:name="_Toc77863594"/>
      <w:bookmarkStart w:id="232" w:name="_Toc77863733"/>
      <w:r w:rsidRPr="009B4D36">
        <w:lastRenderedPageBreak/>
        <w:t>Appendix A</w:t>
      </w:r>
      <w:bookmarkEnd w:id="229"/>
      <w:r>
        <w:t xml:space="preserve">: </w:t>
      </w:r>
      <w:bookmarkEnd w:id="230"/>
      <w:r w:rsidR="009218FF">
        <w:t>xxx</w:t>
      </w:r>
      <w:bookmarkEnd w:id="231"/>
      <w:bookmarkEnd w:id="232"/>
    </w:p>
    <w:p w14:paraId="337E64CD" w14:textId="77777777" w:rsidR="004F6D46" w:rsidRPr="0088723B" w:rsidRDefault="004F6D46" w:rsidP="0088723B">
      <w:pPr>
        <w:pStyle w:val="Bodytextfirstparagraph"/>
      </w:pPr>
    </w:p>
    <w:p w14:paraId="5BEEF954" w14:textId="77777777" w:rsidR="007A4A37" w:rsidRDefault="007A4A37" w:rsidP="007A4A37">
      <w:pPr>
        <w:pStyle w:val="BodyText"/>
      </w:pPr>
    </w:p>
    <w:p w14:paraId="79DFE580" w14:textId="77777777" w:rsidR="007A4A37" w:rsidRPr="007A4A37" w:rsidRDefault="007A4A37" w:rsidP="007A4A37">
      <w:pPr>
        <w:pStyle w:val="BodyText"/>
        <w:sectPr w:rsidR="007A4A37" w:rsidRPr="007A4A37" w:rsidSect="007A4A37">
          <w:footerReference w:type="first" r:id="rId21"/>
          <w:footnotePr>
            <w:numFmt w:val="chicago"/>
            <w:numRestart w:val="eachPage"/>
          </w:footnotePr>
          <w:type w:val="evenPage"/>
          <w:pgSz w:w="11906" w:h="16838" w:code="9"/>
          <w:pgMar w:top="1412" w:right="1412" w:bottom="1412" w:left="1412" w:header="709" w:footer="709" w:gutter="0"/>
          <w:cols w:space="708"/>
          <w:titlePg/>
          <w:docGrid w:linePitch="360"/>
        </w:sectPr>
      </w:pPr>
    </w:p>
    <w:p w14:paraId="5504A1CB" w14:textId="25A8D8D7" w:rsidR="004F6D46" w:rsidRDefault="004F6D46" w:rsidP="00FB1A90">
      <w:pPr>
        <w:pStyle w:val="Unnumberedheading1"/>
      </w:pPr>
      <w:bookmarkStart w:id="233" w:name="_Toc77863595"/>
      <w:bookmarkStart w:id="234" w:name="_Toc77863734"/>
      <w:r w:rsidRPr="00225C60">
        <w:lastRenderedPageBreak/>
        <w:t xml:space="preserve">Appendix B: </w:t>
      </w:r>
      <w:r w:rsidR="006D6396">
        <w:t>yyy</w:t>
      </w:r>
      <w:bookmarkEnd w:id="233"/>
      <w:bookmarkEnd w:id="234"/>
    </w:p>
    <w:p w14:paraId="4E17A1CE" w14:textId="77777777" w:rsidR="00A50BC6" w:rsidRPr="0088723B" w:rsidRDefault="00A50BC6" w:rsidP="0088723B">
      <w:pPr>
        <w:pStyle w:val="Bodytextfirstparagraph"/>
      </w:pPr>
      <w:bookmarkStart w:id="235" w:name="lastPageofMainmatter"/>
      <w:bookmarkEnd w:id="235"/>
    </w:p>
    <w:p w14:paraId="7BA74315" w14:textId="77777777" w:rsidR="00A50BC6" w:rsidRDefault="00A50BC6" w:rsidP="00A50BC6">
      <w:pPr>
        <w:pStyle w:val="BodyText"/>
      </w:pPr>
    </w:p>
    <w:p w14:paraId="6CD29653" w14:textId="77777777" w:rsidR="0088723B" w:rsidRDefault="0088723B" w:rsidP="00A50BC6">
      <w:pPr>
        <w:pStyle w:val="BodyText"/>
        <w:sectPr w:rsidR="0088723B" w:rsidSect="008B3BDE">
          <w:type w:val="oddPage"/>
          <w:pgSz w:w="11907" w:h="16839" w:code="9"/>
          <w:pgMar w:top="1701" w:right="1021" w:bottom="1701" w:left="2041" w:header="709" w:footer="709" w:gutter="0"/>
          <w:cols w:space="708"/>
          <w:docGrid w:linePitch="360"/>
        </w:sectPr>
      </w:pPr>
    </w:p>
    <w:p w14:paraId="5AC5885E" w14:textId="77777777" w:rsidR="00A50BC6" w:rsidRPr="00631B15" w:rsidRDefault="00A50BC6" w:rsidP="00A50BC6">
      <w:pPr>
        <w:pStyle w:val="ForDIVAheading"/>
      </w:pPr>
      <w:r w:rsidRPr="00631B15">
        <w:lastRenderedPageBreak/>
        <w:t>For DIVA</w:t>
      </w:r>
    </w:p>
    <w:p w14:paraId="670D7535" w14:textId="77777777" w:rsidR="00A50BC6" w:rsidRDefault="00A50BC6" w:rsidP="00A50BC6">
      <w:pPr>
        <w:pStyle w:val="ForDIVAItem"/>
      </w:pPr>
      <w:r w:rsidRPr="005C4433">
        <w:t>{”Author1”: { ”Last name”: ”</w:t>
      </w:r>
      <w:fldSimple w:instr=" DOCPROPERTY  Author1_Last_name  \* MERGEFORMAT ">
        <w:r w:rsidR="00634ACC">
          <w:t>Student</w:t>
        </w:r>
      </w:fldSimple>
      <w:r>
        <w:t>”,</w:t>
      </w:r>
      <w:r>
        <w:br/>
      </w:r>
      <w:r w:rsidRPr="005C4433">
        <w:t>”First name”: ”</w:t>
      </w:r>
      <w:fldSimple w:instr=" DOCPROPERTY  Author1_First_name  \* MERGEFORMAT ">
        <w:r w:rsidR="00634ACC">
          <w:t>Fake A.</w:t>
        </w:r>
      </w:fldSimple>
      <w:r w:rsidRPr="005C4433">
        <w:t>”,</w:t>
      </w:r>
      <w:r>
        <w:br/>
      </w:r>
      <w:r w:rsidRPr="005C4433">
        <w:t>”Local User Id”: ”</w:t>
      </w:r>
      <w:fldSimple w:instr=" DOCPROPERTY  &quot;Author1_Local User Id&quot;  \* MERGEFORMAT ">
        <w:r w:rsidR="00634ACC">
          <w:t>u100001</w:t>
        </w:r>
      </w:fldSimple>
      <w:r w:rsidRPr="005C4433">
        <w:t>”,</w:t>
      </w:r>
      <w:r>
        <w:br/>
      </w:r>
      <w:r w:rsidRPr="005C4433">
        <w:t>”E-mail”:</w:t>
      </w:r>
      <w:r>
        <w:t>”</w:t>
      </w:r>
      <w:fldSimple w:instr=" DOCPROPERTY  Author1_E-mail  \* MERGEFORMAT ">
        <w:r w:rsidR="00634ACC">
          <w:t>a@kth.se</w:t>
        </w:r>
      </w:fldSimple>
      <w:r w:rsidRPr="005C4433">
        <w:t>”,</w:t>
      </w:r>
      <w:r>
        <w:br/>
      </w:r>
      <w:r w:rsidRPr="005C4433">
        <w:t>”organisation”: {”L1”: ”</w:t>
      </w:r>
      <w:fldSimple w:instr=" DOCPROPERTY  Author1_organization_L1  \* MERGEFORMAT ">
        <w:r w:rsidR="00634ACC">
          <w:t>Skolan för Elektroteknik och datavetenskap</w:t>
        </w:r>
      </w:fldSimple>
      <w:r w:rsidRPr="005C4433">
        <w:t>”,}},</w:t>
      </w:r>
    </w:p>
    <w:p w14:paraId="0A566426" w14:textId="77777777" w:rsidR="00A50BC6" w:rsidRDefault="00A50BC6" w:rsidP="00A50BC6">
      <w:pPr>
        <w:pStyle w:val="ForDIVAItem"/>
      </w:pPr>
      <w:r w:rsidRPr="005C4433">
        <w:t>”Author2”: { ”Last name”: ”</w:t>
      </w:r>
      <w:fldSimple w:instr=" DOCPROPERTY  Author2_Last_name  \* MERGEFORMAT ">
        <w:r w:rsidR="00634ACC">
          <w:t>Student</w:t>
        </w:r>
      </w:fldSimple>
      <w:r w:rsidRPr="005C4433">
        <w:t>”,</w:t>
      </w:r>
      <w:r>
        <w:br/>
      </w:r>
      <w:r w:rsidRPr="005C4433">
        <w:t>”First name”: ”</w:t>
      </w:r>
      <w:fldSimple w:instr=" DOCPROPERTY  Author2_First_name  \* MERGEFORMAT ">
        <w:r w:rsidR="00634ACC">
          <w:t>Fake B.</w:t>
        </w:r>
      </w:fldSimple>
      <w:r w:rsidRPr="005C4433">
        <w:t>”,</w:t>
      </w:r>
      <w:r>
        <w:br/>
      </w:r>
      <w:r w:rsidRPr="005C4433">
        <w:t>”Local User Id”: ”</w:t>
      </w:r>
      <w:fldSimple w:instr=" DOCPROPERTY  &quot;Author2_Local User Id&quot;  \* MERGEFORMAT ">
        <w:r w:rsidR="00634ACC">
          <w:t>u100002</w:t>
        </w:r>
      </w:fldSimple>
      <w:r w:rsidRPr="005C4433">
        <w:t>”,</w:t>
      </w:r>
      <w:r>
        <w:br/>
      </w:r>
      <w:r w:rsidRPr="005C4433">
        <w:t>”E-mail”: ”</w:t>
      </w:r>
      <w:fldSimple w:instr=" DOCPROPERTY  Author2_E-mail  \* MERGEFORMAT ">
        <w:r w:rsidR="00634ACC">
          <w:t>b@kth.se</w:t>
        </w:r>
      </w:fldSimple>
      <w:r w:rsidRPr="005C4433">
        <w:t>”,</w:t>
      </w:r>
      <w:r>
        <w:br/>
      </w:r>
      <w:r w:rsidRPr="005C4433">
        <w:t>”organisation”: {”L1”: ”</w:t>
      </w:r>
      <w:fldSimple w:instr=" DOCPROPERTY  Author2_organization_L1  \* MERGEFORMAT ">
        <w:r w:rsidR="00634ACC">
          <w:t>Skolan för Arkitektur och samhällsbyggnad</w:t>
        </w:r>
      </w:fldSimple>
      <w:r w:rsidRPr="005C4433">
        <w:t>”,}},</w:t>
      </w:r>
    </w:p>
    <w:p w14:paraId="2F4CBCE1" w14:textId="77777777" w:rsidR="00A50BC6" w:rsidRDefault="00A50BC6" w:rsidP="00A50BC6">
      <w:pPr>
        <w:pStyle w:val="ForDIVAItem"/>
      </w:pPr>
      <w:r>
        <w:t>”Cycle”: ”</w:t>
      </w:r>
      <w:fldSimple w:instr=" DOCPROPERTY  Cycle  \* MERGEFORMAT ">
        <w:r w:rsidR="00634ACC">
          <w:t>1</w:t>
        </w:r>
      </w:fldSimple>
      <w:r w:rsidRPr="005C4433">
        <w:t>”,</w:t>
      </w:r>
    </w:p>
    <w:p w14:paraId="2DF6CA9F" w14:textId="77777777" w:rsidR="00A50BC6" w:rsidRDefault="00A50BC6" w:rsidP="00A50BC6">
      <w:pPr>
        <w:pStyle w:val="ForDIVAItem"/>
      </w:pPr>
      <w:r w:rsidRPr="005C4433">
        <w:t>”Course code”: ”</w:t>
      </w:r>
      <w:fldSimple w:instr=" DOCPROPERTY  Course_code  \* MERGEFORMAT ">
        <w:r w:rsidR="00634ACC">
          <w:t>IA150X</w:t>
        </w:r>
      </w:fldSimple>
      <w:r>
        <w:t>”,</w:t>
      </w:r>
    </w:p>
    <w:p w14:paraId="6FC80928" w14:textId="77777777" w:rsidR="00A50BC6" w:rsidRDefault="00A50BC6" w:rsidP="00A50BC6">
      <w:pPr>
        <w:pStyle w:val="ForDIVAItem"/>
      </w:pPr>
      <w:r>
        <w:t>”Credits”: ”</w:t>
      </w:r>
      <w:fldSimple w:instr=" DOCPROPERTY  Credits  \* MERGEFORMAT ">
        <w:r w:rsidR="00634ACC">
          <w:t>15.0</w:t>
        </w:r>
      </w:fldSimple>
      <w:r w:rsidRPr="005C4433">
        <w:t>”,</w:t>
      </w:r>
    </w:p>
    <w:p w14:paraId="681423BD" w14:textId="6851116F" w:rsidR="00A50BC6" w:rsidRDefault="00A50BC6" w:rsidP="00A50BC6">
      <w:pPr>
        <w:pStyle w:val="ForDIVAItem"/>
      </w:pPr>
      <w:r w:rsidRPr="005C4433">
        <w:t>”Degree</w:t>
      </w:r>
      <w:r>
        <w:t>1</w:t>
      </w:r>
      <w:r w:rsidRPr="005C4433">
        <w:t>”: {”</w:t>
      </w:r>
      <w:r>
        <w:t>Degree</w:t>
      </w:r>
      <w:r w:rsidRPr="005C4433">
        <w:t>”: ”</w:t>
      </w:r>
      <w:fldSimple w:instr=" DOCPROPERTY  Degree  \* MERGEFORMAT ">
        <w:r w:rsidR="00634ACC">
          <w:t>Kandidatexamen</w:t>
        </w:r>
      </w:fldSimple>
      <w:r w:rsidRPr="005C4433">
        <w:t>”,</w:t>
      </w:r>
      <w:r>
        <w:br/>
      </w:r>
      <w:r w:rsidRPr="005C4433">
        <w:t>”Educational program”: ”</w:t>
      </w:r>
      <w:fldSimple w:instr=" DOCPROPERTY  &quot;Educational program&quot;  \* MERGEFORMAT ">
        <w:r w:rsidR="00634ACC">
          <w:t>Kandidatprogram, informations- och kommunikationsteknik</w:t>
        </w:r>
      </w:fldSimple>
      <w:r w:rsidRPr="005C4433">
        <w:t>”,</w:t>
      </w:r>
      <w:r>
        <w:br/>
      </w:r>
      <w:r w:rsidRPr="005C4433">
        <w:t>”programcode”: ”</w:t>
      </w:r>
      <w:fldSimple w:instr=" DOCPROPERTY  programcode  \* MERGEFORMAT ">
        <w:r w:rsidR="00634ACC">
          <w:t>TCOMK</w:t>
        </w:r>
      </w:fldSimple>
      <w:r>
        <w:t>”,</w:t>
      </w:r>
      <w:r>
        <w:br/>
      </w:r>
      <w:r w:rsidR="00581C15" w:rsidRPr="005C4433">
        <w:t>”</w:t>
      </w:r>
      <w:r w:rsidRPr="005C4433">
        <w:t>subjectArea”: ”</w:t>
      </w:r>
      <w:fldSimple w:instr=" DOCPROPERTY  subjectArea  \* MERGEFORMAT ">
        <w:r w:rsidR="00634ACC">
          <w:t>Informations- och kommunikationsteknik</w:t>
        </w:r>
      </w:fldSimple>
      <w:r w:rsidRPr="005C4433">
        <w:t>”},</w:t>
      </w:r>
    </w:p>
    <w:p w14:paraId="67ABEC30" w14:textId="440CADC0" w:rsidR="00A50BC6" w:rsidRDefault="00A50BC6" w:rsidP="00A50BC6">
      <w:pPr>
        <w:pStyle w:val="ForDIVAItem"/>
      </w:pPr>
      <w:r w:rsidRPr="005C4433">
        <w:t>”Title”: {”Main title”: ”</w:t>
      </w:r>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t>Titel på avhandling</w:t>
          </w:r>
        </w:sdtContent>
      </w:sdt>
      <w:r>
        <w:t>”,</w:t>
      </w:r>
      <w:r>
        <w:br/>
        <w:t>”Subtitle”:</w:t>
      </w:r>
      <w:r w:rsidRPr="005C4433">
        <w:t xml:space="preserve"> ”</w:t>
      </w:r>
      <w:fldSimple w:instr=" DOCPROPERTY  Subtitle  \* MERGEFORMAT ">
        <w:r w:rsidR="00634ACC">
          <w:t>Svenska undertiteln</w:t>
        </w:r>
      </w:fldSimple>
      <w:r w:rsidRPr="005C4433">
        <w:t>”,</w:t>
      </w:r>
      <w:r>
        <w:br/>
      </w:r>
      <w:r w:rsidRPr="005C4433">
        <w:t>”Language”: ”</w:t>
      </w:r>
      <w:r w:rsidR="001B6273">
        <w:t>swe</w:t>
      </w:r>
      <w:r w:rsidRPr="005C4433">
        <w:t>” },</w:t>
      </w:r>
    </w:p>
    <w:p w14:paraId="4990E82B" w14:textId="71818062" w:rsidR="00A50BC6" w:rsidRDefault="00A50BC6" w:rsidP="00A50BC6">
      <w:pPr>
        <w:pStyle w:val="ForDIVAItem"/>
      </w:pPr>
      <w:r w:rsidRPr="005C4433">
        <w:t>”Alternative title”: {”Main title”: ”</w:t>
      </w:r>
      <w:fldSimple w:instr=" DOCPROPERTY  Alternative_main_title  \* MERGEFORMAT ">
        <w:r w:rsidR="00634ACC">
          <w:t>This is the English translation of the title</w:t>
        </w:r>
      </w:fldSimple>
      <w:r w:rsidRPr="005C4433">
        <w:t>”,</w:t>
      </w:r>
      <w:r>
        <w:br/>
      </w:r>
      <w:r w:rsidRPr="005C4433">
        <w:t>”Subtitle”: ”</w:t>
      </w:r>
      <w:fldSimple w:instr=" DOCPROPERTY  Alternative_subtitle  \* MERGEFORMAT ">
        <w:r w:rsidR="00634ACC">
          <w:t>This is the English translation of the subtitle</w:t>
        </w:r>
      </w:fldSimple>
      <w:r w:rsidRPr="005C4433">
        <w:t>”,</w:t>
      </w:r>
      <w:r>
        <w:br/>
      </w:r>
      <w:r w:rsidRPr="005C4433">
        <w:t>”Language”: ”</w:t>
      </w:r>
      <w:r w:rsidR="004F60BE">
        <w:t>eng</w:t>
      </w:r>
      <w:r w:rsidRPr="005C4433">
        <w:t>”},</w:t>
      </w:r>
    </w:p>
    <w:p w14:paraId="5727A7B1" w14:textId="77777777" w:rsidR="00A50BC6" w:rsidRDefault="00A50BC6" w:rsidP="00A50BC6">
      <w:pPr>
        <w:pStyle w:val="ForDIVAItem"/>
      </w:pPr>
      <w:r w:rsidRPr="005C4433">
        <w:t>”Supervisor1”: { ”Last name”: ”</w:t>
      </w:r>
      <w:fldSimple w:instr=" DOCPROPERTY  Supervisor1_Last_name  \* MERGEFORMAT ">
        <w:r w:rsidR="00634ACC">
          <w:t>Supervisor</w:t>
        </w:r>
      </w:fldSimple>
      <w:r w:rsidRPr="005C4433">
        <w:t>”,</w:t>
      </w:r>
      <w:r>
        <w:br/>
      </w:r>
      <w:r w:rsidRPr="005C4433">
        <w:t>”First name”: ”</w:t>
      </w:r>
      <w:fldSimple w:instr=" DOCPROPERTY  Supervisor1_First_name  \* MERGEFORMAT ">
        <w:r w:rsidR="00634ACC">
          <w:t>A. Busy</w:t>
        </w:r>
      </w:fldSimple>
      <w:r w:rsidRPr="005C4433">
        <w:t>”,</w:t>
      </w:r>
      <w:r>
        <w:br/>
      </w:r>
      <w:r w:rsidRPr="005C4433">
        <w:t>”Local User Id”: ”</w:t>
      </w:r>
      <w:fldSimple w:instr=" DOCPROPERTY  &quot;Supervisor1_Local User Id&quot;  \* MERGEFORMAT ">
        <w:r w:rsidR="00634ACC">
          <w:t>u100003</w:t>
        </w:r>
      </w:fldSimple>
      <w:r w:rsidRPr="005C4433">
        <w:t>”,</w:t>
      </w:r>
      <w:r>
        <w:br/>
      </w:r>
      <w:r w:rsidRPr="005C4433">
        <w:t>”E-mail”: ”</w:t>
      </w:r>
      <w:fldSimple w:instr=" DOCPROPERTY  Supervisor1_E-mail  \* MERGEFORMAT ">
        <w:r w:rsidR="00634ACC">
          <w:t>sa@kth.se</w:t>
        </w:r>
      </w:fldSimple>
      <w:r w:rsidRPr="005C4433">
        <w:t>”,</w:t>
      </w:r>
      <w:r>
        <w:br/>
      </w:r>
      <w:r w:rsidRPr="005C4433">
        <w:t>”organisation”: {”L1”: ”</w:t>
      </w:r>
      <w:fldSimple w:instr=" DOCPROPERTY  Supervisor1_organization_L1  \* MERGEFORMAT ">
        <w:r w:rsidR="00634ACC">
          <w:t>Skolan för Elektroteknik och datavetenskap</w:t>
        </w:r>
      </w:fldSimple>
      <w:r w:rsidRPr="005C4433">
        <w:t>”,”L2”: ”</w:t>
      </w:r>
      <w:fldSimple w:instr=" DOCPROPERTY  Supervisor2_organization_L2  \* MERGEFORMAT ">
        <w:r w:rsidR="00634ACC">
          <w:t>Arkitektur</w:t>
        </w:r>
      </w:fldSimple>
      <w:r w:rsidRPr="005C4433">
        <w:t>” }},</w:t>
      </w:r>
    </w:p>
    <w:p w14:paraId="2759049F" w14:textId="2234E2A7" w:rsidR="00A50BC6" w:rsidRDefault="00A50BC6" w:rsidP="00A50BC6">
      <w:pPr>
        <w:pStyle w:val="ForDIVAItem"/>
      </w:pPr>
      <w:r w:rsidRPr="005C4433">
        <w:t>”Supervisor2”: { ”Last name”: ”</w:t>
      </w:r>
      <w:fldSimple w:instr=" DOCPROPERTY  Supervisor2_Last_name  \* MERGEFORMAT ">
        <w:r w:rsidR="00634ACC">
          <w:t>Supervisor</w:t>
        </w:r>
      </w:fldSimple>
      <w:r w:rsidRPr="005C4433">
        <w:t>”,</w:t>
      </w:r>
      <w:r>
        <w:br/>
      </w:r>
      <w:r w:rsidRPr="005C4433">
        <w:t>”First name”: ”</w:t>
      </w:r>
      <w:fldSimple w:instr=" DOCPROPERTY  Supervisor2_First_name  \* MERGEFORMAT ">
        <w:r w:rsidR="00634ACC">
          <w:t>Another Busy</w:t>
        </w:r>
      </w:fldSimple>
      <w:r w:rsidRPr="005C4433">
        <w:t>”,</w:t>
      </w:r>
      <w:r>
        <w:br/>
      </w:r>
      <w:r w:rsidRPr="005C4433">
        <w:t>”Local User Id”: ”</w:t>
      </w:r>
      <w:fldSimple w:instr=" DOCPROPERTY  &quot;Supervisor2_Local User Id&quot;  \* MERGEFORMAT ">
        <w:r w:rsidR="00634ACC">
          <w:t>u100003</w:t>
        </w:r>
      </w:fldSimple>
      <w:r w:rsidRPr="005C4433">
        <w:t>”,</w:t>
      </w:r>
      <w:r>
        <w:br/>
      </w:r>
      <w:r w:rsidRPr="005C4433">
        <w:t>”E-mail”: ”</w:t>
      </w:r>
      <w:fldSimple w:instr=" DOCPROPERTY  Supervisor2_E-mail  \* MERGEFORMAT ">
        <w:r w:rsidR="00634ACC">
          <w:t>sb@kth.se</w:t>
        </w:r>
      </w:fldSimple>
      <w:r w:rsidRPr="005C4433">
        <w:t>”,</w:t>
      </w:r>
      <w:r>
        <w:br/>
      </w:r>
      <w:r w:rsidRPr="005C4433">
        <w:t>”organisation”: {”L1”: ”</w:t>
      </w:r>
      <w:fldSimple w:instr=" DOCPROPERTY  Supervisor2_organization_L1  \* MERGEFORMAT ">
        <w:r w:rsidR="00634ACC">
          <w:t>Skolan för Arkitektur och samhällsbyggnad</w:t>
        </w:r>
      </w:fldSimple>
      <w:r w:rsidRPr="005C4433">
        <w:t>”,”L2”: ”</w:t>
      </w:r>
      <w:fldSimple w:instr=" DOCPROPERTY  Supervisor2_organization_L2  \* MERGEFORMAT ">
        <w:r w:rsidR="00634ACC">
          <w:t>Arkitektur</w:t>
        </w:r>
      </w:fldSimple>
      <w:r w:rsidRPr="005C4433">
        <w:t>” }},</w:t>
      </w:r>
    </w:p>
    <w:p w14:paraId="1D132101" w14:textId="77777777" w:rsidR="00A50BC6" w:rsidRDefault="00A50BC6" w:rsidP="00A50BC6">
      <w:pPr>
        <w:pStyle w:val="ForDIVAItem"/>
      </w:pPr>
      <w:r w:rsidRPr="005C4433">
        <w:t>”Supervisor3”: { ”Last name”: ”</w:t>
      </w:r>
      <w:fldSimple w:instr=" DOCPROPERTY  Supervisor3_Last_name  \* MERGEFORMAT ">
        <w:r w:rsidR="00634ACC">
          <w:t>Supervisor</w:t>
        </w:r>
      </w:fldSimple>
      <w:r w:rsidRPr="005C4433">
        <w:t>”,</w:t>
      </w:r>
      <w:r>
        <w:br/>
      </w:r>
      <w:r w:rsidRPr="005C4433">
        <w:t>”First name”: ”</w:t>
      </w:r>
      <w:fldSimple w:instr=" DOCPROPERTY  Supervisor3_First_name  \* MERGEFORMAT ">
        <w:r w:rsidR="00634ACC">
          <w:t>Third Busy</w:t>
        </w:r>
      </w:fldSimple>
      <w:r w:rsidRPr="005C4433">
        <w:t>”,</w:t>
      </w:r>
      <w:r>
        <w:br/>
      </w:r>
      <w:r w:rsidRPr="005C4433">
        <w:t>”E-mail”: ”</w:t>
      </w:r>
      <w:fldSimple w:instr=" DOCPROPERTY  Supervisor3_E-mail  \* MERGEFORMAT ">
        <w:r w:rsidR="00634ACC">
          <w:t>sc@tu.va</w:t>
        </w:r>
      </w:fldSimple>
      <w:r w:rsidRPr="005C4433">
        <w:t>”,</w:t>
      </w:r>
      <w:r>
        <w:br/>
      </w:r>
      <w:r w:rsidRPr="005C4433">
        <w:t>”Other organisation”: ”</w:t>
      </w:r>
      <w:fldSimple w:instr=" DOCPROPERTY  Supervisor3_Other_organisation  \* MERGEFORMAT ">
        <w:r w:rsidR="00634ACC">
          <w:t>Timbuktu University, Department of Pseudoscience</w:t>
        </w:r>
      </w:fldSimple>
      <w:r w:rsidRPr="005C4433">
        <w:t>”},</w:t>
      </w:r>
    </w:p>
    <w:p w14:paraId="01E5E3A8" w14:textId="77777777" w:rsidR="00A50BC6" w:rsidRDefault="00A50BC6" w:rsidP="00A50BC6">
      <w:pPr>
        <w:pStyle w:val="ForDIVAItem"/>
      </w:pPr>
      <w:r w:rsidRPr="005C4433">
        <w:t>”Examiner1”: { ”Last name”: ”</w:t>
      </w:r>
      <w:fldSimple w:instr=" DOCPROPERTY  Examiner1_Last_name  \* MERGEFORMAT ">
        <w:r w:rsidR="00634ACC">
          <w:t>Maguire Jr.</w:t>
        </w:r>
      </w:fldSimple>
      <w:r w:rsidRPr="005C4433">
        <w:t>”,</w:t>
      </w:r>
      <w:r>
        <w:br/>
      </w:r>
      <w:r w:rsidRPr="005C4433">
        <w:t>”First name”: ”</w:t>
      </w:r>
      <w:fldSimple w:instr=" DOCPROPERTY  Examiner1_First_name  \* MERGEFORMAT ">
        <w:r w:rsidR="00634ACC">
          <w:t>Gerald Q.</w:t>
        </w:r>
      </w:fldSimple>
      <w:r w:rsidRPr="005C4433">
        <w:t>”,</w:t>
      </w:r>
      <w:r>
        <w:br/>
      </w:r>
      <w:r w:rsidRPr="005C4433">
        <w:t>”Local User Id”: ”</w:t>
      </w:r>
      <w:fldSimple w:instr=" DOCPROPERTY  &quot;Examiner1_Local User Id&quot;  \* MERGEFORMAT ">
        <w:r w:rsidR="00634ACC">
          <w:t>u1d13i2c</w:t>
        </w:r>
      </w:fldSimple>
      <w:r w:rsidRPr="005C4433">
        <w:t>”,</w:t>
      </w:r>
      <w:r>
        <w:br/>
      </w:r>
      <w:r w:rsidRPr="005C4433">
        <w:t>”E-mail”: ”</w:t>
      </w:r>
      <w:fldSimple w:instr=" DOCPROPERTY  Examiner1_E-mail  \* MERGEFORMAT ">
        <w:r w:rsidR="00634ACC">
          <w:t>maguire@kth.se</w:t>
        </w:r>
      </w:fldSimple>
      <w:r w:rsidRPr="005C4433">
        <w:t>”,</w:t>
      </w:r>
      <w:r>
        <w:br/>
      </w:r>
      <w:r w:rsidRPr="005C4433">
        <w:t>”organisation”: {”L1”: ”</w:t>
      </w:r>
      <w:fldSimple w:instr=" DOCPROPERTY  Examiner1_organization_L1  \* MERGEFORMAT ">
        <w:r w:rsidR="00634ACC">
          <w:t>Skolan för Elektroteknik och datavetenskap</w:t>
        </w:r>
      </w:fldSimple>
      <w:r w:rsidRPr="005C4433">
        <w:t>”,</w:t>
      </w:r>
      <w:r>
        <w:br/>
      </w:r>
      <w:r w:rsidRPr="005C4433">
        <w:t>”L2”: ”</w:t>
      </w:r>
      <w:fldSimple w:instr=" DOCPROPERTY  Examiner1_organization_L2  \* MERGEFORMAT ">
        <w:r w:rsidR="00634ACC">
          <w:t>Datavetenskap</w:t>
        </w:r>
      </w:fldSimple>
      <w:r w:rsidRPr="005C4433">
        <w:t>” }},</w:t>
      </w:r>
    </w:p>
    <w:p w14:paraId="6B5B51A9" w14:textId="77777777" w:rsidR="00A50BC6" w:rsidRDefault="00A50BC6" w:rsidP="00A50BC6">
      <w:pPr>
        <w:pStyle w:val="ForDIVAItem"/>
      </w:pPr>
      <w:r w:rsidRPr="005C4433">
        <w:t xml:space="preserve">”Cooperation”: { ”Partner_name”: ” </w:t>
      </w:r>
      <w:fldSimple w:instr=" DOCPROPERTY  Cooperation_Partner_name  \* MERGEFORMAT ">
        <w:r w:rsidR="00634ACC">
          <w:t>Företaget AB</w:t>
        </w:r>
      </w:fldSimple>
      <w:r w:rsidRPr="005C4433">
        <w:t>”},</w:t>
      </w:r>
    </w:p>
    <w:p w14:paraId="2958B1FD" w14:textId="77777777" w:rsidR="00A50BC6" w:rsidRDefault="00A50BC6" w:rsidP="00A50BC6">
      <w:pPr>
        <w:pStyle w:val="ForDIVAItem"/>
      </w:pPr>
      <w:r w:rsidRPr="005C4433">
        <w:t>"National Subject Categories": "</w:t>
      </w:r>
      <w:fldSimple w:instr=" DOCPROPERTY  &quot;National Subject Categories&quot;  \* MERGEFORMAT ">
        <w:r w:rsidR="00634ACC">
          <w:t>10201, 10206</w:t>
        </w:r>
      </w:fldSimple>
      <w:r w:rsidRPr="005C4433">
        <w:t>",</w:t>
      </w:r>
    </w:p>
    <w:p w14:paraId="4AB10F8D" w14:textId="77777777" w:rsidR="00A50BC6" w:rsidRDefault="00A50BC6" w:rsidP="00A50BC6">
      <w:pPr>
        <w:pStyle w:val="ForDIVAItem"/>
      </w:pPr>
      <w:r w:rsidRPr="005C4433">
        <w:t>”Other</w:t>
      </w:r>
      <w:r>
        <w:t xml:space="preserve"> information”: {”Year”: ”</w:t>
      </w:r>
      <w:r>
        <w:fldChar w:fldCharType="begin"/>
      </w:r>
      <w:r>
        <w:instrText xml:space="preserve"> DATE  \@ "yyyy"  \* MERGEFORMAT </w:instrText>
      </w:r>
      <w:r>
        <w:fldChar w:fldCharType="separate"/>
      </w:r>
      <w:r w:rsidR="00F82E46">
        <w:rPr>
          <w:noProof/>
        </w:rPr>
        <w:t>2021</w:t>
      </w:r>
      <w:r>
        <w:fldChar w:fldCharType="end"/>
      </w:r>
      <w:r>
        <w:t xml:space="preserve">”, </w:t>
      </w:r>
      <w:r w:rsidRPr="005C4433">
        <w:t>”Number of pages”: ”</w:t>
      </w:r>
      <w:r>
        <w:fldChar w:fldCharType="begin"/>
      </w:r>
      <w:r>
        <w:instrText xml:space="preserve">pageref </w:instrText>
      </w:r>
      <w:r w:rsidRPr="004D25DE">
        <w:instrText>lastPageofPreface</w:instrText>
      </w:r>
      <w:r>
        <w:fldChar w:fldCharType="separate"/>
      </w:r>
      <w:r w:rsidR="00634ACC">
        <w:rPr>
          <w:noProof/>
        </w:rPr>
        <w:t>xiii</w:t>
      </w:r>
      <w:r>
        <w:fldChar w:fldCharType="end"/>
      </w:r>
      <w:r w:rsidRPr="005C4433">
        <w:t>,</w:t>
      </w:r>
      <w:r>
        <w:fldChar w:fldCharType="begin"/>
      </w:r>
      <w:r>
        <w:instrText xml:space="preserve"> pageref </w:instrText>
      </w:r>
      <w:r w:rsidRPr="004D25DE">
        <w:instrText>lastPageofMainmatter</w:instrText>
      </w:r>
      <w:r>
        <w:fldChar w:fldCharType="separate"/>
      </w:r>
      <w:r w:rsidR="00634ACC">
        <w:rPr>
          <w:noProof/>
        </w:rPr>
        <w:t>19</w:t>
      </w:r>
      <w:r>
        <w:fldChar w:fldCharType="end"/>
      </w:r>
      <w:r w:rsidRPr="005C4433">
        <w:t>”},</w:t>
      </w:r>
    </w:p>
    <w:p w14:paraId="05AE697F" w14:textId="57EE307E" w:rsidR="00A50BC6" w:rsidRDefault="00A50BC6" w:rsidP="00A50BC6">
      <w:pPr>
        <w:pStyle w:val="ForDIVAItem"/>
      </w:pPr>
      <w:r w:rsidRPr="000945B8">
        <w:t>”Series”: { ”Title of series”: ”</w:t>
      </w:r>
      <w:fldSimple w:instr=" DOCPROPERTY  Series_name  \* MERGEFORMAT ">
        <w:r w:rsidR="00634ACC">
          <w:t>TRITA-EECS-EX</w:t>
        </w:r>
      </w:fldSimple>
      <w:r w:rsidRPr="000945B8">
        <w:t>” , ”No. in series”: ”</w:t>
      </w:r>
      <w:fldSimple w:instr=" DOCPROPERTY  Number_in_series  \* MERGEFORMAT ">
        <w:r w:rsidR="00634ACC">
          <w:t>2021:00</w:t>
        </w:r>
      </w:fldSimple>
      <w:r w:rsidRPr="000945B8">
        <w:t>” }</w:t>
      </w:r>
      <w:r w:rsidR="00EA4E10">
        <w:t>,</w:t>
      </w:r>
    </w:p>
    <w:p w14:paraId="0F11D560" w14:textId="77777777" w:rsidR="00A50BC6" w:rsidRDefault="00A50BC6" w:rsidP="00A50BC6">
      <w:pPr>
        <w:pStyle w:val="ForDIVAItem"/>
      </w:pPr>
      <w:r w:rsidRPr="005C4433">
        <w:t>"Opponents": { "Name": "</w:t>
      </w:r>
      <w:fldSimple w:instr=" DOCPROPERTY  Opponents_Name  \* MERGEFORMAT ">
        <w:r w:rsidR="00634ACC">
          <w:t>A. B. Normal &amp; A. X. E. Normalè</w:t>
        </w:r>
      </w:fldSimple>
      <w:r w:rsidRPr="005C4433">
        <w:t>"},</w:t>
      </w:r>
    </w:p>
    <w:p w14:paraId="3A338C1B" w14:textId="77777777" w:rsidR="00A50BC6" w:rsidRDefault="00A50BC6" w:rsidP="00A50BC6">
      <w:pPr>
        <w:pStyle w:val="ForDIVAItem"/>
      </w:pPr>
      <w:r w:rsidRPr="005C4433">
        <w:t>"Presentation"</w:t>
      </w:r>
      <w:r>
        <w:t>: { "Date": "</w:t>
      </w:r>
      <w:fldSimple w:instr=" DOCPROPERTY  Presentation_Date  \* MERGEFORMAT ">
        <w:r w:rsidR="00634ACC">
          <w:t>2021-03-15 13:00</w:t>
        </w:r>
      </w:fldSimple>
      <w:r w:rsidRPr="005C4433">
        <w:t>",</w:t>
      </w:r>
      <w:r>
        <w:br/>
      </w:r>
      <w:r w:rsidRPr="005C4433">
        <w:t>"Language": "</w:t>
      </w:r>
      <w:fldSimple w:instr=" DOCPROPERTY  Presentation_Language  \* MERGEFORMAT ">
        <w:r w:rsidR="00634ACC">
          <w:t>swe</w:t>
        </w:r>
      </w:fldSimple>
      <w:r w:rsidRPr="005C4433">
        <w:t>",</w:t>
      </w:r>
      <w:r>
        <w:br/>
      </w:r>
      <w:r w:rsidRPr="005C4433">
        <w:t>"Room": "</w:t>
      </w:r>
      <w:fldSimple w:instr=" DOCPROPERTY  Presentation_Room  \* MERGEFORMAT ">
        <w:r w:rsidR="00634ACC">
          <w:t>via Zoom https://kth-se.zoom.us/j/ddddddddddd</w:t>
        </w:r>
      </w:fldSimple>
      <w:r w:rsidRPr="005C4433">
        <w:t>",</w:t>
      </w:r>
      <w:r>
        <w:br/>
      </w:r>
      <w:r w:rsidRPr="005C4433">
        <w:t>"Address": "</w:t>
      </w:r>
      <w:fldSimple w:instr=" DOCPROPERTY  Presentation_Address  \* MERGEFORMAT ">
        <w:r w:rsidR="00634ACC">
          <w:t>Isafjordsgatan 22 (Kistagången 16)</w:t>
        </w:r>
      </w:fldSimple>
      <w:r w:rsidRPr="005C4433">
        <w:t>",</w:t>
      </w:r>
      <w:r>
        <w:br/>
      </w:r>
      <w:r w:rsidRPr="005C4433">
        <w:t>"City": "</w:t>
      </w:r>
      <w:fldSimple w:instr=" DOCPROPERTY  Presentation_City  \* MERGEFORMAT ">
        <w:r w:rsidR="00634ACC">
          <w:t>Stockholm</w:t>
        </w:r>
      </w:fldSimple>
      <w:r w:rsidRPr="005C4433">
        <w:t>"</w:t>
      </w:r>
      <w:r>
        <w:t>},</w:t>
      </w:r>
    </w:p>
    <w:p w14:paraId="6692C58B" w14:textId="487F6EAA" w:rsidR="0019689F" w:rsidRDefault="00A50BC6" w:rsidP="00EE0D89">
      <w:pPr>
        <w:pStyle w:val="ForDIVAItem"/>
      </w:pPr>
      <w:r w:rsidRPr="00C066DA">
        <w:t>”Number of lang instances”: "2",</w:t>
      </w:r>
      <w:r w:rsidR="0019689F">
        <w:br w:type="page"/>
      </w:r>
    </w:p>
    <w:p w14:paraId="5BC54AA5" w14:textId="77777777" w:rsidR="00A50BC6" w:rsidRPr="00C066DA" w:rsidRDefault="00A50BC6" w:rsidP="00EE0D89">
      <w:pPr>
        <w:pStyle w:val="ForDIVAItem"/>
      </w:pPr>
    </w:p>
    <w:p w14:paraId="4DECEB87" w14:textId="77777777" w:rsidR="00CC520B" w:rsidRPr="00CE216D" w:rsidRDefault="00CC520B" w:rsidP="00EE0D89">
      <w:pPr>
        <w:pStyle w:val="ForDIVAItem"/>
        <w:rPr>
          <w:color w:val="FF0000"/>
          <w:sz w:val="22"/>
        </w:rPr>
      </w:pPr>
      <w:r w:rsidRPr="00CE216D">
        <w:rPr>
          <w:color w:val="FF0000"/>
          <w:sz w:val="22"/>
        </w:rPr>
        <w:t>”Abstract[swe]”: €€€€</w:t>
      </w:r>
    </w:p>
    <w:p w14:paraId="175176DD" w14:textId="77777777" w:rsidR="00634ACC" w:rsidRPr="00E5085F" w:rsidRDefault="00CC520B" w:rsidP="00634ACC">
      <w:pPr>
        <w:pStyle w:val="ForDIVAItem"/>
      </w:pPr>
      <w:r>
        <w:rPr>
          <w:color w:val="FF0000"/>
        </w:rPr>
        <w:fldChar w:fldCharType="begin"/>
      </w:r>
      <w:r>
        <w:rPr>
          <w:color w:val="FF0000"/>
        </w:rPr>
        <w:instrText xml:space="preserve"> REF SwedishAbstract \h </w:instrText>
      </w:r>
      <w:r w:rsidR="00EE0D89">
        <w:rPr>
          <w:color w:val="FF0000"/>
        </w:rPr>
        <w:instrText xml:space="preserve"> \* MERGEFORMAT </w:instrText>
      </w:r>
      <w:r>
        <w:rPr>
          <w:color w:val="FF0000"/>
        </w:rPr>
      </w:r>
      <w:r>
        <w:rPr>
          <w:color w:val="FF0000"/>
        </w:rPr>
        <w:fldChar w:fldCharType="separate"/>
      </w:r>
      <w:r w:rsidR="00634ACC" w:rsidRPr="00E5085F">
        <w:t>Svensk version av abstract – samma titel på svenska som på engelska.</w:t>
      </w:r>
    </w:p>
    <w:p w14:paraId="2B49BA54" w14:textId="77777777" w:rsidR="00634ACC" w:rsidRDefault="00634ACC" w:rsidP="00634ACC">
      <w:pPr>
        <w:pStyle w:val="ForDIVAItem"/>
      </w:pPr>
      <w:r>
        <w:t xml:space="preserve">Skriv ett </w:t>
      </w:r>
      <w:r w:rsidRPr="00E5085F">
        <w:t>abstract. Introduce</w:t>
      </w:r>
      <w:r>
        <w:t xml:space="preserve">ra ämnet för projektet och beskriv problemen som löses i materialet. Presentera hur problemen har lösts, vilken metod som har använts samt resultatet av projektet. </w:t>
      </w:r>
    </w:p>
    <w:p w14:paraId="467DEB47" w14:textId="77777777" w:rsidR="00634ACC" w:rsidRPr="00E5085F" w:rsidRDefault="00634ACC" w:rsidP="00634ACC">
      <w:pPr>
        <w:pStyle w:val="ForDIVAItem"/>
      </w:pPr>
      <w:r>
        <w:t xml:space="preserve">Presentationen av resultaten ska utgöra huvuddelen av abstractet. Använd </w:t>
      </w:r>
      <w:r w:rsidRPr="00E5085F">
        <w:t>½ A4-page.</w:t>
      </w:r>
    </w:p>
    <w:p w14:paraId="46C525B9" w14:textId="77777777" w:rsidR="00CC520B" w:rsidRPr="00C066DA" w:rsidRDefault="00CC520B" w:rsidP="00EE0D89">
      <w:pPr>
        <w:pStyle w:val="ForDIVAItem"/>
      </w:pPr>
      <w:r>
        <w:rPr>
          <w:color w:val="FF0000"/>
        </w:rPr>
        <w:fldChar w:fldCharType="end"/>
      </w:r>
    </w:p>
    <w:p w14:paraId="14451189" w14:textId="77777777" w:rsidR="00CC520B" w:rsidRPr="00CE216D" w:rsidRDefault="00CC520B" w:rsidP="00EE0D89">
      <w:pPr>
        <w:pStyle w:val="ForDIVAItem"/>
        <w:rPr>
          <w:color w:val="FF0000"/>
          <w:sz w:val="22"/>
        </w:rPr>
      </w:pPr>
      <w:r w:rsidRPr="00CE216D">
        <w:rPr>
          <w:color w:val="FF0000"/>
          <w:sz w:val="22"/>
        </w:rPr>
        <w:t>€€€€,</w:t>
      </w:r>
    </w:p>
    <w:p w14:paraId="38BE7AC1" w14:textId="77777777" w:rsidR="00CC520B" w:rsidRPr="00CE216D" w:rsidRDefault="00CC520B" w:rsidP="00EE0D89">
      <w:pPr>
        <w:pStyle w:val="ForDIVAItem"/>
        <w:rPr>
          <w:color w:val="FF0000"/>
          <w:sz w:val="22"/>
        </w:rPr>
      </w:pPr>
      <w:r w:rsidRPr="00CE216D">
        <w:rPr>
          <w:color w:val="FF0000"/>
          <w:sz w:val="22"/>
        </w:rPr>
        <w:t>”Keywords[swe]”: €€€€</w:t>
      </w:r>
    </w:p>
    <w:p w14:paraId="12AF2F00" w14:textId="77777777" w:rsidR="00634ACC" w:rsidRPr="00E5085F" w:rsidRDefault="00CC520B" w:rsidP="00634ACC">
      <w:pPr>
        <w:pStyle w:val="ForDIVAItem"/>
      </w:pPr>
      <w:r>
        <w:rPr>
          <w:color w:val="FF0000"/>
        </w:rPr>
        <w:fldChar w:fldCharType="begin"/>
      </w:r>
      <w:r>
        <w:instrText xml:space="preserve"> REF SwedishKeywords \h </w:instrText>
      </w:r>
      <w:r w:rsidR="00EE0D89">
        <w:rPr>
          <w:color w:val="FF0000"/>
        </w:rPr>
        <w:instrText xml:space="preserve"> \* MERGEFORMAT </w:instrText>
      </w:r>
      <w:r>
        <w:rPr>
          <w:color w:val="FF0000"/>
        </w:rPr>
      </w:r>
      <w:r>
        <w:rPr>
          <w:color w:val="FF0000"/>
        </w:rPr>
        <w:fldChar w:fldCharType="separate"/>
      </w:r>
      <w:r w:rsidR="00634ACC" w:rsidRPr="00E5085F">
        <w:t xml:space="preserve">Definiera ca 5 nyckelord som beskriver innehållet i uppsatsrapporten – separera med </w:t>
      </w:r>
      <w:r w:rsidR="00634ACC">
        <w:t>komma (i.e., ”,”)</w:t>
      </w:r>
      <w:r w:rsidR="00634ACC" w:rsidRPr="00E5085F">
        <w:t xml:space="preserve"> mellan nyckelorden</w:t>
      </w:r>
    </w:p>
    <w:p w14:paraId="5E3C1455" w14:textId="77777777" w:rsidR="00CC520B" w:rsidRPr="00C066DA" w:rsidRDefault="00CC520B" w:rsidP="00EE0D89">
      <w:pPr>
        <w:pStyle w:val="ForDIVAItem"/>
      </w:pPr>
      <w:r>
        <w:rPr>
          <w:color w:val="FF0000"/>
        </w:rPr>
        <w:fldChar w:fldCharType="end"/>
      </w:r>
    </w:p>
    <w:p w14:paraId="169ADBBF" w14:textId="04488F47" w:rsidR="00CC520B" w:rsidRPr="00CE216D" w:rsidRDefault="00CC520B" w:rsidP="00EE0D89">
      <w:pPr>
        <w:pStyle w:val="ForDIVAItem"/>
        <w:rPr>
          <w:color w:val="FF0000"/>
          <w:sz w:val="22"/>
        </w:rPr>
      </w:pPr>
      <w:r w:rsidRPr="00CE216D">
        <w:rPr>
          <w:color w:val="FF0000"/>
          <w:sz w:val="22"/>
        </w:rPr>
        <w:t>€€€€,</w:t>
      </w:r>
    </w:p>
    <w:p w14:paraId="27B14841" w14:textId="77777777" w:rsidR="00A50BC6" w:rsidRPr="00CE216D" w:rsidRDefault="00A50BC6" w:rsidP="00EE0D89">
      <w:pPr>
        <w:pStyle w:val="ForDIVAItem"/>
        <w:rPr>
          <w:color w:val="FF0000"/>
          <w:sz w:val="22"/>
        </w:rPr>
      </w:pPr>
      <w:r w:rsidRPr="00CE216D">
        <w:rPr>
          <w:color w:val="FF0000"/>
          <w:sz w:val="22"/>
        </w:rPr>
        <w:t>”Abstract[eng]”: €€€€</w:t>
      </w:r>
    </w:p>
    <w:p w14:paraId="185B0390" w14:textId="77777777" w:rsidR="00634ACC" w:rsidRPr="00E5085F" w:rsidRDefault="00A50BC6" w:rsidP="00634ACC">
      <w:pPr>
        <w:pStyle w:val="ForDIVAItem"/>
      </w:pPr>
      <w:r>
        <w:fldChar w:fldCharType="begin"/>
      </w:r>
      <w:r>
        <w:instrText xml:space="preserve"> REF EnglishAbstract \h </w:instrText>
      </w:r>
      <w:r w:rsidR="00EE0D89">
        <w:instrText xml:space="preserve"> \* MERGEFORMAT </w:instrText>
      </w:r>
      <w:r>
        <w:fldChar w:fldCharType="separate"/>
      </w:r>
      <w:r w:rsidR="00634ACC" w:rsidRPr="00E5085F">
        <w:t xml:space="preserve">Write an abstract. Introduce the subject area for the project and describe the problems that are solved and described in the thesis. Present how the problems have been solved, methods used and present results for the project. </w:t>
      </w:r>
    </w:p>
    <w:p w14:paraId="76A4678D" w14:textId="77777777" w:rsidR="00634ACC" w:rsidRPr="00E5085F" w:rsidRDefault="00634ACC" w:rsidP="00634ACC">
      <w:pPr>
        <w:pStyle w:val="ForDIVAItem"/>
      </w:pPr>
      <w:r w:rsidRPr="00E5085F">
        <w:t>The presentation of the results should be the main part of the abstract. Use about ½ A4-page.</w:t>
      </w:r>
    </w:p>
    <w:p w14:paraId="1C258DED" w14:textId="77777777" w:rsidR="00634ACC" w:rsidRPr="007914CD" w:rsidRDefault="00634ACC" w:rsidP="00634ACC">
      <w:pPr>
        <w:pStyle w:val="ForDIVAItem"/>
        <w:rPr>
          <w:rFonts w:cs="Times New Roman"/>
        </w:rPr>
      </w:pPr>
    </w:p>
    <w:p w14:paraId="3408FB74" w14:textId="3C02B755" w:rsidR="00A50BC6" w:rsidRPr="00CE216D" w:rsidRDefault="00A50BC6" w:rsidP="00EE0D89">
      <w:pPr>
        <w:pStyle w:val="ForDIVAItem"/>
        <w:rPr>
          <w:color w:val="FF0000"/>
          <w:sz w:val="22"/>
        </w:rPr>
      </w:pPr>
      <w:r>
        <w:fldChar w:fldCharType="end"/>
      </w:r>
      <w:r w:rsidRPr="00CE216D">
        <w:rPr>
          <w:color w:val="FF0000"/>
          <w:sz w:val="22"/>
        </w:rPr>
        <w:t>€€€€,</w:t>
      </w:r>
    </w:p>
    <w:p w14:paraId="57A35E3E" w14:textId="77777777" w:rsidR="00A50BC6" w:rsidRPr="00CE216D" w:rsidRDefault="00A50BC6" w:rsidP="00EE0D89">
      <w:pPr>
        <w:pStyle w:val="ForDIVAItem"/>
        <w:rPr>
          <w:color w:val="FF0000"/>
          <w:sz w:val="22"/>
        </w:rPr>
      </w:pPr>
      <w:r w:rsidRPr="00CE216D">
        <w:rPr>
          <w:color w:val="FF0000"/>
          <w:sz w:val="22"/>
        </w:rPr>
        <w:t>”Keywords[eng]”: €€€€</w:t>
      </w:r>
    </w:p>
    <w:p w14:paraId="2BD26D24" w14:textId="77777777" w:rsidR="00634ACC" w:rsidRDefault="00A50BC6" w:rsidP="00634ACC">
      <w:pPr>
        <w:pStyle w:val="ForDIVAItem"/>
      </w:pPr>
      <w:r w:rsidRPr="00EE0D89">
        <w:fldChar w:fldCharType="begin"/>
      </w:r>
      <w:r w:rsidRPr="00EE0D89">
        <w:instrText xml:space="preserve"> REF EnglishKeywords \h </w:instrText>
      </w:r>
      <w:r w:rsidR="00EE0D89" w:rsidRPr="00EE0D89">
        <w:instrText xml:space="preserve"> \* MERGEFORMAT </w:instrText>
      </w:r>
      <w:r w:rsidRPr="00EE0D89">
        <w:fldChar w:fldCharType="separate"/>
      </w:r>
      <w:r w:rsidR="00634ACC" w:rsidRPr="00E5085F">
        <w:t xml:space="preserve">Write about 5 keywords, separated with </w:t>
      </w:r>
      <w:r w:rsidR="00634ACC">
        <w:t>commas (i.e. ”,”)</w:t>
      </w:r>
      <w:r w:rsidR="00634ACC" w:rsidRPr="00E5085F">
        <w:t xml:space="preserve"> between the keywords</w:t>
      </w:r>
    </w:p>
    <w:p w14:paraId="316346D8" w14:textId="77777777" w:rsidR="00A50BC6" w:rsidRPr="00EE0D89" w:rsidRDefault="00A50BC6" w:rsidP="00EE0D89">
      <w:pPr>
        <w:pStyle w:val="ForDIVAItem"/>
      </w:pPr>
      <w:r w:rsidRPr="00EE0D89">
        <w:fldChar w:fldCharType="end"/>
      </w:r>
    </w:p>
    <w:p w14:paraId="116CDE1A" w14:textId="77777777" w:rsidR="00CC520B" w:rsidRPr="00CE216D" w:rsidRDefault="00CC520B" w:rsidP="00EE0D89">
      <w:pPr>
        <w:pStyle w:val="ForDIVAItem"/>
        <w:rPr>
          <w:color w:val="FF0000"/>
          <w:sz w:val="22"/>
        </w:rPr>
      </w:pPr>
      <w:r w:rsidRPr="00CE216D">
        <w:rPr>
          <w:color w:val="FF0000"/>
          <w:sz w:val="22"/>
        </w:rPr>
        <w:t>€€€€</w:t>
      </w:r>
    </w:p>
    <w:p w14:paraId="14693A40" w14:textId="08ED2EFE" w:rsidR="009E07AC" w:rsidRPr="00CE216D" w:rsidRDefault="00A50BC6" w:rsidP="00EE0D89">
      <w:pPr>
        <w:pStyle w:val="ForDIVAItem"/>
        <w:rPr>
          <w:color w:val="FF0000"/>
          <w:sz w:val="22"/>
        </w:rPr>
      </w:pPr>
      <w:r w:rsidRPr="00CE216D">
        <w:rPr>
          <w:color w:val="FF0000"/>
          <w:sz w:val="22"/>
        </w:rPr>
        <w:t>}</w:t>
      </w:r>
    </w:p>
    <w:p w14:paraId="0E307901" w14:textId="77777777" w:rsidR="009E07AC" w:rsidRPr="009E07AC" w:rsidRDefault="009E07AC" w:rsidP="009E07AC">
      <w:pPr>
        <w:pStyle w:val="BodyText"/>
        <w:ind w:firstLine="0"/>
      </w:pPr>
    </w:p>
    <w:sectPr w:rsidR="009E07AC" w:rsidRPr="009E07AC" w:rsidSect="007A4A37">
      <w:headerReference w:type="even" r:id="rId22"/>
      <w:headerReference w:type="default" r:id="rId23"/>
      <w:footerReference w:type="default" r:id="rId24"/>
      <w:type w:val="oddPage"/>
      <w:pgSz w:w="11907" w:h="16839"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21-07-20T14:06:00Z" w:initials="GQMJr">
    <w:p w14:paraId="50334FD0" w14:textId="77777777" w:rsidR="00634ACC" w:rsidRDefault="00634ACC" w:rsidP="00004C32">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14:paraId="5B89ACC9" w14:textId="77777777" w:rsidR="00634ACC" w:rsidRDefault="00634ACC" w:rsidP="00004C32">
      <w:pPr>
        <w:pStyle w:val="CommentText"/>
      </w:pPr>
    </w:p>
    <w:p w14:paraId="4BB68D23" w14:textId="77777777" w:rsidR="00634ACC" w:rsidRDefault="00634ACC" w:rsidP="00004C32">
      <w:pPr>
        <w:pStyle w:val="CommentText"/>
      </w:pPr>
      <w:r>
        <w:t>This title is take from the “Title” properties of the document.</w:t>
      </w:r>
    </w:p>
  </w:comment>
  <w:comment w:id="4" w:author="Gerald Q. Maguire Jr." w:date="2014-06-04T12:59:00Z" w:initials="GQMJr">
    <w:p w14:paraId="1A591A93" w14:textId="77777777" w:rsidR="00634ACC" w:rsidRDefault="00634ACC">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675D41EE" w14:textId="77777777" w:rsidR="00634ACC" w:rsidRDefault="00634ACC">
      <w:pPr>
        <w:pStyle w:val="CommentText"/>
      </w:pPr>
    </w:p>
    <w:p w14:paraId="7FB74111" w14:textId="77777777" w:rsidR="00634ACC" w:rsidRDefault="00634ACC">
      <w:pPr>
        <w:pStyle w:val="CommentText"/>
      </w:pPr>
      <w:r>
        <w:t>Write this early and revise as necessary. This will help keep you focused on what you are trying to do.</w:t>
      </w:r>
    </w:p>
  </w:comment>
  <w:comment w:id="6" w:author="maguire" w:date="2020-01-23T16:36:00Z" w:initials="gqmjr">
    <w:p w14:paraId="6C776829" w14:textId="77777777" w:rsidR="00634ACC" w:rsidRPr="00AC7CEC" w:rsidRDefault="00634ACC" w:rsidP="00AC7CEC">
      <w:pPr>
        <w:pStyle w:val="BodyText"/>
      </w:pPr>
      <w:r w:rsidRPr="00AC7CEC">
        <w:rPr>
          <w:rStyle w:val="CommentReference"/>
        </w:rPr>
        <w:annotationRef/>
      </w:r>
      <w:r w:rsidRPr="00AC7CEC">
        <w:t>Short problem statement</w:t>
      </w:r>
    </w:p>
    <w:p w14:paraId="3BE3DF16" w14:textId="77777777" w:rsidR="00634ACC" w:rsidRPr="00AC7CEC" w:rsidRDefault="00634ACC" w:rsidP="00AC7CEC">
      <w:pPr>
        <w:pStyle w:val="BodyText"/>
      </w:pPr>
      <w:r w:rsidRPr="00AC7CEC">
        <w:t>Why is this problem worth a candidate/master’s thesis project? (i.e., Why is the problem both significant and of suitable degree of difficulty to be worth a candidate/master’s degree?)</w:t>
      </w:r>
    </w:p>
    <w:p w14:paraId="2FF221F0" w14:textId="77777777" w:rsidR="00634ACC" w:rsidRPr="00AC7CEC" w:rsidRDefault="00634ACC" w:rsidP="00AC7CEC">
      <w:pPr>
        <w:pStyle w:val="BodyText"/>
      </w:pPr>
      <w:r w:rsidRPr="00AC7CEC">
        <w:t xml:space="preserve">What should others be able to after your thesis project - which could </w:t>
      </w:r>
      <w:r w:rsidRPr="00AC7CEC">
        <w:rPr>
          <w:b/>
        </w:rPr>
        <w:t>not</w:t>
      </w:r>
      <w:r w:rsidRPr="00AC7CEC">
        <w:t xml:space="preserve"> be done before your project. (This is your goal.)</w:t>
      </w:r>
    </w:p>
    <w:p w14:paraId="770CD0F2" w14:textId="77777777" w:rsidR="00634ACC" w:rsidRPr="00AC7CEC" w:rsidRDefault="00634ACC" w:rsidP="00AC7CEC">
      <w:pPr>
        <w:pStyle w:val="BodyText"/>
      </w:pPr>
      <w:r w:rsidRPr="00AC7CEC">
        <w:t>Något om använd metod och resultat.</w:t>
      </w:r>
    </w:p>
    <w:p w14:paraId="710A3E43" w14:textId="3103739F" w:rsidR="00634ACC" w:rsidRPr="00AC7CEC" w:rsidRDefault="00634ACC">
      <w:pPr>
        <w:pStyle w:val="CommentText"/>
      </w:pPr>
    </w:p>
  </w:comment>
  <w:comment w:id="12" w:author="Gerald Q. Maguire Jr." w:date="2015-05-26T16:40:00Z" w:initials="GQMJr">
    <w:p w14:paraId="344821D0" w14:textId="77777777" w:rsidR="00634ACC" w:rsidRDefault="00634ACC">
      <w:pPr>
        <w:pStyle w:val="CommentText"/>
      </w:pPr>
      <w:r>
        <w:rPr>
          <w:rStyle w:val="CommentReference"/>
        </w:rPr>
        <w:annotationRef/>
      </w:r>
      <w:r>
        <w:t>All theses at KTH are required to have an abstract in both English and Swedish.</w:t>
      </w:r>
    </w:p>
    <w:p w14:paraId="4E45ED1F" w14:textId="77777777" w:rsidR="00634ACC" w:rsidRDefault="00634ACC">
      <w:pPr>
        <w:pStyle w:val="CommentText"/>
      </w:pPr>
    </w:p>
    <w:p w14:paraId="6BA69FD1" w14:textId="006C5751" w:rsidR="00634ACC" w:rsidRDefault="00634ACC">
      <w:pPr>
        <w:pStyle w:val="CommentText"/>
      </w:pPr>
      <w:r>
        <w:t>If you are writing your thesis in Swedish, you can leave this English version until the final version. If you are writing your thesis in Swedish then the Swedish abstract (on the previous page) should be done as the first step in your thesis writing – and you should revise as necessary along the way.</w:t>
      </w:r>
    </w:p>
  </w:comment>
  <w:comment w:id="13" w:author="Anders Sjögren @work" w:date="2015-05-26T10:52:00Z" w:initials="AS">
    <w:p w14:paraId="0388614A" w14:textId="51FE687A" w:rsidR="00634ACC" w:rsidRPr="00173EFF" w:rsidRDefault="00634ACC">
      <w:pPr>
        <w:pStyle w:val="CommentText"/>
      </w:pPr>
      <w:r>
        <w:rPr>
          <w:rStyle w:val="CommentReference"/>
        </w:rPr>
        <w:annotationRef/>
      </w:r>
      <w:r w:rsidRPr="00173EFF">
        <w:t>Abstract fungerar på svenska också.</w:t>
      </w:r>
    </w:p>
  </w:comment>
  <w:comment w:id="21" w:author="Gerald Q. Maguire Jr." w:date="2014-06-04T13:04:00Z" w:initials="GQMJr">
    <w:p w14:paraId="724E01CB" w14:textId="77777777" w:rsidR="00634ACC" w:rsidRDefault="00634ACC">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14:paraId="35A7C61A" w14:textId="77777777" w:rsidR="00634ACC" w:rsidRDefault="00634ACC">
      <w:pPr>
        <w:pStyle w:val="CommentText"/>
      </w:pPr>
    </w:p>
    <w:p w14:paraId="0067A8F1" w14:textId="77777777" w:rsidR="00634ACC" w:rsidRDefault="00634ACC">
      <w:pPr>
        <w:pStyle w:val="CommentText"/>
      </w:pPr>
      <w:r>
        <w:t>[Note: If you do not have the copyright owner’s permission, then you cannot use any copyrighted figures/tables/… .]</w:t>
      </w:r>
    </w:p>
    <w:p w14:paraId="23C8E2B2" w14:textId="77777777" w:rsidR="00634ACC" w:rsidRDefault="00634ACC">
      <w:pPr>
        <w:pStyle w:val="CommentText"/>
      </w:pPr>
    </w:p>
  </w:comment>
  <w:comment w:id="30" w:author="Gerald Q. Maguire Jr." w:date="2014-06-04T15:18:00Z" w:initials="GQMJr">
    <w:p w14:paraId="6CAD8288" w14:textId="77777777" w:rsidR="00634ACC" w:rsidRDefault="00634ACC">
      <w:pPr>
        <w:pStyle w:val="CommentText"/>
      </w:pPr>
      <w:r>
        <w:rPr>
          <w:rStyle w:val="CommentReference"/>
        </w:rPr>
        <w:annotationRef/>
      </w:r>
      <w:r>
        <w:t>The list of acronyms and abbreviations should be kept in alphabetical order based on the spelling of the acronym or abbreviation.</w:t>
      </w:r>
    </w:p>
    <w:p w14:paraId="577588A7" w14:textId="77777777" w:rsidR="00634ACC" w:rsidRDefault="00634ACC">
      <w:pPr>
        <w:pStyle w:val="CommentText"/>
      </w:pPr>
    </w:p>
    <w:p w14:paraId="53084236" w14:textId="77777777" w:rsidR="00634ACC" w:rsidRDefault="00634ACC">
      <w:pPr>
        <w:pStyle w:val="CommentText"/>
      </w:pPr>
      <w:r>
        <w:t>Note that this is formatted as a table, so when working on the document you can turn on the borders to make the table easier to work with. When submitting the final version of the thesis turn of the borders.</w:t>
      </w:r>
    </w:p>
  </w:comment>
  <w:comment w:id="34" w:author="Anders Sjögren @work" w:date="2015-05-21T14:46:00Z" w:initials="AS">
    <w:p w14:paraId="2EF25BC7" w14:textId="7E95DCD9" w:rsidR="00634ACC" w:rsidRPr="001E0AD5" w:rsidRDefault="00634ACC">
      <w:pPr>
        <w:pStyle w:val="CommentText"/>
      </w:pPr>
      <w:r>
        <w:rPr>
          <w:rStyle w:val="CommentReference"/>
        </w:rPr>
        <w:annotationRef/>
      </w:r>
      <w:r>
        <w:t>E</w:t>
      </w:r>
      <w:r w:rsidRPr="001E0AD5">
        <w:t>n dualism som måste hanteras i hela rapporten</w:t>
      </w:r>
      <w:r>
        <w:t xml:space="preserve"> och projektet</w:t>
      </w:r>
    </w:p>
  </w:comment>
  <w:comment w:id="38" w:author="maguire" w:date="2020-01-23T18:04:00Z" w:initials="gqmjr">
    <w:p w14:paraId="491E6D12" w14:textId="77777777" w:rsidR="00634ACC" w:rsidRPr="00E5085F" w:rsidRDefault="00634ACC" w:rsidP="003F38AC">
      <w:pPr>
        <w:rPr>
          <w:rFonts w:eastAsia="Times New Roman"/>
        </w:rPr>
      </w:pPr>
      <w:r>
        <w:rPr>
          <w:rStyle w:val="CommentReference"/>
        </w:rPr>
        <w:annotationRef/>
      </w:r>
      <w:r w:rsidRPr="00E5085F">
        <w:rPr>
          <w:rFonts w:eastAsia="Times New Roman"/>
        </w:rPr>
        <w:t xml:space="preserve">Presentera bakgrunden för området. Ange sammanhanget genom att förklara de delar som behövs för att förstå examensprojektet och materialet. (Notera, kom ihåg att det här är en introduktion, som inte kräver för detaljerad beskrivning). </w:t>
      </w:r>
    </w:p>
    <w:p w14:paraId="2F4B344A" w14:textId="77777777" w:rsidR="00634ACC" w:rsidRPr="00E5085F" w:rsidRDefault="00634ACC" w:rsidP="003F38AC">
      <w:r w:rsidRPr="00E5085F">
        <w:rPr>
          <w:rFonts w:eastAsia="Times New Roman"/>
        </w:rPr>
        <w:t>Gå inte händelserna i förväg – dvs beskriv inte vad projektet handlar om här utan beskriv det i syftet och målet.</w:t>
      </w:r>
    </w:p>
    <w:p w14:paraId="7321D22C" w14:textId="77777777" w:rsidR="00634ACC" w:rsidRPr="00E5085F" w:rsidRDefault="00634ACC" w:rsidP="003F38AC"/>
    <w:p w14:paraId="7388D346" w14:textId="77777777" w:rsidR="00634ACC" w:rsidRPr="00E5085F" w:rsidRDefault="00634ACC" w:rsidP="003F38AC">
      <w:pPr>
        <w:pStyle w:val="Heading5"/>
        <w:numPr>
          <w:ilvl w:val="0"/>
          <w:numId w:val="0"/>
        </w:numPr>
      </w:pPr>
      <w:r w:rsidRPr="00E5085F">
        <w:t>Använd referenser</w:t>
      </w:r>
    </w:p>
    <w:p w14:paraId="7556AD21" w14:textId="631E16D8" w:rsidR="00634ACC" w:rsidRDefault="00634ACC" w:rsidP="003F38AC">
      <w:pPr>
        <w:pStyle w:val="CommentText"/>
      </w:pPr>
      <w:r w:rsidRPr="00E5085F">
        <w:rPr>
          <w:rFonts w:eastAsia="Times New Roman"/>
        </w:rPr>
        <w:t>Detaljerad beskrivning av området ska flyttas till kapitel 2, där detaljerad information om bakgrund ges tillsammans med relaterat arbete</w:t>
      </w:r>
    </w:p>
  </w:comment>
  <w:comment w:id="43" w:author="maguire" w:date="2020-01-23T18:05:00Z" w:initials="gqmjr">
    <w:p w14:paraId="13E5BD61" w14:textId="77777777" w:rsidR="00634ACC" w:rsidRPr="00E5085F" w:rsidRDefault="00634ACC" w:rsidP="003F38AC">
      <w:r>
        <w:rPr>
          <w:rStyle w:val="CommentReference"/>
        </w:rPr>
        <w:annotationRef/>
      </w:r>
      <w:r w:rsidRPr="00E5085F">
        <w:t>Present the problems found in the area. Preferable use and end this section with a question as a problem statement.</w:t>
      </w:r>
    </w:p>
    <w:p w14:paraId="6F9EE0C4" w14:textId="77777777" w:rsidR="00634ACC" w:rsidRPr="00E5085F" w:rsidRDefault="00634ACC" w:rsidP="003F38AC"/>
    <w:p w14:paraId="3D21B7B0" w14:textId="77777777" w:rsidR="00634ACC" w:rsidRPr="00E5085F" w:rsidRDefault="00634ACC" w:rsidP="003F38AC">
      <w:r w:rsidRPr="00E5085F">
        <w:rPr>
          <w:rFonts w:eastAsia="Times New Roman"/>
        </w:rPr>
        <w:t>Presentera de problem som finns i området. Föredragningsvis använd och avsluta det här avsnittet med en problemformulering.</w:t>
      </w:r>
    </w:p>
    <w:p w14:paraId="5190B7C6" w14:textId="77777777" w:rsidR="00634ACC" w:rsidRPr="00E5085F" w:rsidRDefault="00634ACC" w:rsidP="003F38AC"/>
    <w:p w14:paraId="37E702CB" w14:textId="77777777" w:rsidR="00634ACC" w:rsidRPr="00E5085F" w:rsidRDefault="00634ACC" w:rsidP="003F38AC"/>
    <w:p w14:paraId="3462F3BF" w14:textId="77777777" w:rsidR="00634ACC" w:rsidRPr="00E5085F" w:rsidRDefault="00634ACC" w:rsidP="003F38AC">
      <w:pPr>
        <w:pStyle w:val="Heading5"/>
        <w:numPr>
          <w:ilvl w:val="0"/>
          <w:numId w:val="0"/>
        </w:numPr>
      </w:pPr>
      <w:r w:rsidRPr="00E5085F">
        <w:t>Använd referenser</w:t>
      </w:r>
    </w:p>
    <w:p w14:paraId="532DC399" w14:textId="77777777" w:rsidR="00634ACC" w:rsidRPr="00E5085F" w:rsidRDefault="00634ACC" w:rsidP="003F38AC"/>
    <w:p w14:paraId="1DB59CED" w14:textId="77777777" w:rsidR="00634ACC" w:rsidRPr="00E5085F" w:rsidRDefault="00634ACC" w:rsidP="003F38AC">
      <w:r w:rsidRPr="00E5085F">
        <w:rPr>
          <w:rFonts w:eastAsia="Times New Roman"/>
        </w:rPr>
        <w:t>Föredragvis, ange problemet, som ska lösas, som en fråga. Använd inte en fråga som endast besvaras med ja och / eller nej.</w:t>
      </w:r>
    </w:p>
    <w:p w14:paraId="16721A9C" w14:textId="32737F41" w:rsidR="00634ACC" w:rsidRDefault="00634ACC">
      <w:pPr>
        <w:pStyle w:val="CommentText"/>
      </w:pPr>
    </w:p>
  </w:comment>
  <w:comment w:id="44" w:author="Anders Sjögren @work" w:date="2015-05-21T14:47:00Z" w:initials="AS">
    <w:p w14:paraId="672EDAA8" w14:textId="5F04E484" w:rsidR="00634ACC" w:rsidRDefault="00634ACC">
      <w:pPr>
        <w:pStyle w:val="CommentText"/>
      </w:pPr>
      <w:r>
        <w:rPr>
          <w:rStyle w:val="CommentReference"/>
        </w:rPr>
        <w:annotationRef/>
      </w:r>
      <w:r>
        <w:t>Tillägg</w:t>
      </w:r>
    </w:p>
  </w:comment>
  <w:comment w:id="47" w:author="Anders Sjögren @work" w:date="2015-05-26T11:39:00Z" w:initials="AS">
    <w:p w14:paraId="6FD3BC73" w14:textId="5228FA51" w:rsidR="00634ACC" w:rsidRDefault="00634ACC">
      <w:pPr>
        <w:pStyle w:val="CommentText"/>
      </w:pPr>
      <w:r>
        <w:rPr>
          <w:rStyle w:val="CommentReference"/>
        </w:rPr>
        <w:annotationRef/>
      </w:r>
      <w:r>
        <w:t xml:space="preserve">Tillägg </w:t>
      </w:r>
    </w:p>
  </w:comment>
  <w:comment w:id="50" w:author="Anders Sjögren @work" w:date="2015-05-26T11:39:00Z" w:initials="AS">
    <w:p w14:paraId="0917CD65" w14:textId="40672600" w:rsidR="00634ACC" w:rsidRDefault="00634ACC">
      <w:pPr>
        <w:pStyle w:val="CommentText"/>
      </w:pPr>
      <w:r>
        <w:rPr>
          <w:rStyle w:val="CommentReference"/>
        </w:rPr>
        <w:annotationRef/>
      </w:r>
      <w:r>
        <w:t>Tillägg</w:t>
      </w:r>
    </w:p>
  </w:comment>
  <w:comment w:id="54" w:author="maguire" w:date="2020-01-23T18:07:00Z" w:initials="gqmjr">
    <w:p w14:paraId="4D3E349F" w14:textId="5728F2F6" w:rsidR="00634ACC" w:rsidRDefault="00634ACC" w:rsidP="005425A1">
      <w:pPr>
        <w:rPr>
          <w:rFonts w:eastAsia="Times New Roman"/>
        </w:rPr>
      </w:pPr>
      <w:r>
        <w:rPr>
          <w:rStyle w:val="CommentReference"/>
        </w:rPr>
        <w:annotationRef/>
      </w:r>
      <w:r w:rsidRPr="00E5085F">
        <w:rPr>
          <w:rFonts w:eastAsia="Times New Roman"/>
        </w:rPr>
        <w:t>Syftet med examensarbetet / material är syftet med det skriftliga materialet, dvs rapporten och/eller uppsatsen. Rapporten/uppsatsen presenterar arbetet / diskuterar / illustrerar och så vidare.</w:t>
      </w:r>
    </w:p>
    <w:p w14:paraId="177CC4A4" w14:textId="77777777" w:rsidR="00634ACC" w:rsidRDefault="00634ACC" w:rsidP="005425A1">
      <w:pPr>
        <w:rPr>
          <w:rFonts w:eastAsia="Times New Roman"/>
        </w:rPr>
      </w:pPr>
    </w:p>
    <w:p w14:paraId="2890876B" w14:textId="4BA7E46B" w:rsidR="00634ACC" w:rsidRPr="005425A1" w:rsidRDefault="00634ACC" w:rsidP="005425A1">
      <w:pPr>
        <w:rPr>
          <w:rFonts w:eastAsia="Times New Roman"/>
        </w:rPr>
      </w:pPr>
      <w:r w:rsidRPr="00E5085F">
        <w:rPr>
          <w:rFonts w:eastAsia="Times New Roman"/>
        </w:rPr>
        <w:t xml:space="preserve">Det är inte "Projektet handlar om" även om detta kan ingå i syftet. Om så är fallet, ange projektets syfte </w:t>
      </w:r>
      <w:r w:rsidRPr="00E5085F">
        <w:rPr>
          <w:rFonts w:eastAsia="Times New Roman"/>
          <w:i/>
        </w:rPr>
        <w:t>efter</w:t>
      </w:r>
      <w:r w:rsidRPr="00E5085F">
        <w:rPr>
          <w:rFonts w:eastAsia="Times New Roman"/>
        </w:rPr>
        <w:t xml:space="preserve"> uppsatsens syfte.</w:t>
      </w:r>
    </w:p>
  </w:comment>
  <w:comment w:id="55" w:author="Anders Sjögren @work" w:date="2015-05-21T14:47:00Z" w:initials="AS">
    <w:p w14:paraId="59BF8B4C" w14:textId="21849EE2" w:rsidR="00634ACC" w:rsidRDefault="00634ACC">
      <w:pPr>
        <w:pStyle w:val="CommentText"/>
      </w:pPr>
      <w:r>
        <w:rPr>
          <w:rStyle w:val="CommentReference"/>
        </w:rPr>
        <w:annotationRef/>
      </w:r>
      <w:r>
        <w:t>Tillägg</w:t>
      </w:r>
    </w:p>
  </w:comment>
  <w:comment w:id="58" w:author="maguire" w:date="2020-01-23T18:07:00Z" w:initials="gqmjr">
    <w:p w14:paraId="5E363703" w14:textId="284F084D" w:rsidR="00634ACC" w:rsidRPr="005425A1" w:rsidRDefault="00634ACC" w:rsidP="005425A1">
      <w:r>
        <w:rPr>
          <w:rStyle w:val="CommentReference"/>
        </w:rPr>
        <w:annotationRef/>
      </w:r>
      <w:r w:rsidRPr="00E5085F">
        <w:rPr>
          <w:rFonts w:eastAsia="Times New Roman"/>
        </w:rPr>
        <w:t>Målet innebär målet för examensarbetet. Presentera följande: Mål (målen), resultat och resultat av projektet.</w:t>
      </w:r>
    </w:p>
  </w:comment>
  <w:comment w:id="59" w:author="Anders Sjögren @work" w:date="2015-05-21T14:38:00Z" w:initials="AS">
    <w:p w14:paraId="7AD8DF80" w14:textId="2FC18AB0" w:rsidR="00634ACC" w:rsidRDefault="00634ACC">
      <w:pPr>
        <w:pStyle w:val="CommentText"/>
      </w:pPr>
      <w:r>
        <w:rPr>
          <w:rStyle w:val="CommentReference"/>
        </w:rPr>
        <w:annotationRef/>
      </w:r>
      <w:r>
        <w:t>tillägg</w:t>
      </w:r>
    </w:p>
  </w:comment>
  <w:comment w:id="60" w:author="Anders Sjögren @work" w:date="2015-05-26T11:43:00Z" w:initials="AS">
    <w:p w14:paraId="4AE9EE7B" w14:textId="3416DAC4" w:rsidR="00634ACC" w:rsidRDefault="00634ACC">
      <w:pPr>
        <w:pStyle w:val="CommentText"/>
      </w:pPr>
      <w:r>
        <w:rPr>
          <w:rStyle w:val="CommentReference"/>
        </w:rPr>
        <w:annotationRef/>
      </w:r>
      <w:r>
        <w:t>Tillägg</w:t>
      </w:r>
    </w:p>
  </w:comment>
  <w:comment w:id="61" w:author="Anders Sjögren @work" w:date="2015-05-26T11:43:00Z" w:initials="AS">
    <w:p w14:paraId="6BD35336" w14:textId="2D982E48" w:rsidR="00634ACC" w:rsidRDefault="00634ACC">
      <w:pPr>
        <w:pStyle w:val="CommentText"/>
      </w:pPr>
      <w:r>
        <w:rPr>
          <w:rStyle w:val="CommentReference"/>
        </w:rPr>
        <w:annotationRef/>
      </w:r>
      <w:r>
        <w:t>Tillägg</w:t>
      </w:r>
    </w:p>
  </w:comment>
  <w:comment w:id="62" w:author="Anders Sjögren @work" w:date="2015-05-26T11:43:00Z" w:initials="AS">
    <w:p w14:paraId="42344A56" w14:textId="102505F1" w:rsidR="00634ACC" w:rsidRDefault="00634ACC">
      <w:pPr>
        <w:pStyle w:val="CommentText"/>
      </w:pPr>
      <w:r>
        <w:rPr>
          <w:rStyle w:val="CommentReference"/>
        </w:rPr>
        <w:annotationRef/>
      </w:r>
      <w:r>
        <w:t>Tillägg</w:t>
      </w:r>
    </w:p>
  </w:comment>
  <w:comment w:id="65" w:author="maguire" w:date="2020-01-23T18:08:00Z" w:initials="gqmjr">
    <w:p w14:paraId="181C207E" w14:textId="77777777" w:rsidR="00634ACC" w:rsidRPr="00E5085F" w:rsidRDefault="00634ACC" w:rsidP="005425A1">
      <w:r>
        <w:rPr>
          <w:rStyle w:val="CommentReference"/>
        </w:rPr>
        <w:annotationRef/>
      </w:r>
      <w:r w:rsidRPr="00E5085F">
        <w:t>Beskriv vem/vilka som kommer att dra nytta av examensprojektet. Beskriv även de etiska frågorna (vilka etiska problem kan uppstå) och projektets hållbarhetsaspekter.</w:t>
      </w:r>
    </w:p>
    <w:p w14:paraId="0A1733D4" w14:textId="77777777" w:rsidR="00634ACC" w:rsidRPr="00E5085F" w:rsidRDefault="00634ACC" w:rsidP="005425A1">
      <w:r w:rsidRPr="00E5085F">
        <w:t>Använd referenser!</w:t>
      </w:r>
    </w:p>
    <w:p w14:paraId="4DBEA805" w14:textId="26409EE3" w:rsidR="00634ACC" w:rsidRDefault="00634ACC">
      <w:pPr>
        <w:pStyle w:val="CommentText"/>
      </w:pPr>
    </w:p>
  </w:comment>
  <w:comment w:id="68" w:author="maguire" w:date="2020-01-23T18:08:00Z" w:initials="gqmjr">
    <w:p w14:paraId="03851E58" w14:textId="77777777" w:rsidR="00634ACC" w:rsidRPr="00E5085F" w:rsidRDefault="00634ACC" w:rsidP="005425A1">
      <w:pPr>
        <w:rPr>
          <w:rFonts w:eastAsia="Times New Roman"/>
        </w:rPr>
      </w:pPr>
      <w:r>
        <w:rPr>
          <w:rStyle w:val="CommentReference"/>
        </w:rPr>
        <w:annotationRef/>
      </w:r>
      <w:r w:rsidRPr="00E5085F">
        <w:rPr>
          <w:rFonts w:eastAsia="Times New Roman"/>
        </w:rPr>
        <w:t xml:space="preserve">Introducera, </w:t>
      </w:r>
      <w:r w:rsidRPr="00E5085F">
        <w:rPr>
          <w:rFonts w:eastAsia="Times New Roman"/>
          <w:i/>
        </w:rPr>
        <w:t>teoretiskt</w:t>
      </w:r>
      <w:r w:rsidRPr="00E5085F">
        <w:rPr>
          <w:rFonts w:eastAsia="Times New Roman"/>
        </w:rPr>
        <w:t xml:space="preserve">, de metoder och metoder som kan användas i ett projekt och </w:t>
      </w:r>
      <w:r w:rsidRPr="00E5085F">
        <w:rPr>
          <w:rFonts w:eastAsia="Times New Roman"/>
          <w:i/>
        </w:rPr>
        <w:t>välj</w:t>
      </w:r>
      <w:r w:rsidRPr="00E5085F">
        <w:rPr>
          <w:rFonts w:eastAsia="Times New Roman"/>
        </w:rPr>
        <w:t xml:space="preserve"> sedan och beskriv de metoder och metoder som används i examensprojektet. Måste beskrivas på den nivå som räcker för att förstå innehållet i rapporten/uppsatsen.</w:t>
      </w:r>
    </w:p>
    <w:p w14:paraId="24E9BF7B" w14:textId="77777777" w:rsidR="00634ACC" w:rsidRPr="00E5085F" w:rsidRDefault="00634ACC" w:rsidP="005425A1"/>
    <w:p w14:paraId="36639D4A" w14:textId="77777777" w:rsidR="00634ACC" w:rsidRPr="00E5085F" w:rsidRDefault="00634ACC" w:rsidP="005425A1">
      <w:pPr>
        <w:pStyle w:val="Heading5"/>
        <w:numPr>
          <w:ilvl w:val="0"/>
          <w:numId w:val="0"/>
        </w:numPr>
      </w:pPr>
      <w:r w:rsidRPr="00E5085F">
        <w:rPr>
          <w:rFonts w:eastAsia="Times New Roman"/>
        </w:rPr>
        <w:t>Använd referenser!</w:t>
      </w:r>
    </w:p>
    <w:p w14:paraId="2695DDED" w14:textId="77777777" w:rsidR="00634ACC" w:rsidRPr="00E5085F" w:rsidRDefault="00634ACC" w:rsidP="005425A1"/>
    <w:p w14:paraId="5E6F8FDB" w14:textId="77777777" w:rsidR="00634ACC" w:rsidRPr="00E5085F" w:rsidRDefault="00634ACC" w:rsidP="005425A1">
      <w:pPr>
        <w:rPr>
          <w:rFonts w:eastAsia="Times New Roman"/>
        </w:rPr>
      </w:pPr>
      <w:r w:rsidRPr="00E5085F">
        <w:rPr>
          <w:rFonts w:eastAsia="Times New Roman"/>
        </w:rPr>
        <w:t>Företrädesvis presenteras de filosofiska antagandena, forskningsmetoderna och forskningsmetoderna här.</w:t>
      </w:r>
      <w:r>
        <w:rPr>
          <w:rFonts w:eastAsia="Times New Roman"/>
        </w:rPr>
        <w:t xml:space="preserve"> Kvantitativt / kvalitativt, Deduktivt / Induktivt / Abduktivt. Beskriv teori, välj de metoder som använts och argumentera för valen som har gjorts. </w:t>
      </w:r>
    </w:p>
    <w:p w14:paraId="78EEBEB0" w14:textId="77777777" w:rsidR="00634ACC" w:rsidRPr="00E5085F" w:rsidRDefault="00634ACC" w:rsidP="005425A1"/>
    <w:p w14:paraId="7A1668FC" w14:textId="77777777" w:rsidR="00634ACC" w:rsidRPr="00E5085F" w:rsidRDefault="00634ACC" w:rsidP="005425A1">
      <w:pPr>
        <w:rPr>
          <w:rFonts w:eastAsia="Times New Roman"/>
        </w:rPr>
      </w:pPr>
      <w:r w:rsidRPr="00E5085F">
        <w:rPr>
          <w:rFonts w:eastAsia="Times New Roman"/>
        </w:rPr>
        <w:t>En detaljerad beskrivning av dessa metoder och metoder bör presenteras i kapitel 3. I kapitel 3 kan, företrädesvis, fokus ligga på forskningsstrategier, datainsamlingsmetoder, dataanalysmetoder och kvalitetssäkring.</w:t>
      </w:r>
    </w:p>
    <w:p w14:paraId="3E329D68" w14:textId="36CD7819" w:rsidR="00634ACC" w:rsidRDefault="00634ACC">
      <w:pPr>
        <w:pStyle w:val="CommentText"/>
      </w:pPr>
    </w:p>
  </w:comment>
  <w:comment w:id="69" w:author="Anders Sjögren @work" w:date="2015-05-21T14:38:00Z" w:initials="AS">
    <w:p w14:paraId="60E7AFA1" w14:textId="2974A489" w:rsidR="00634ACC" w:rsidRDefault="00634ACC">
      <w:pPr>
        <w:pStyle w:val="CommentText"/>
      </w:pPr>
      <w:r>
        <w:rPr>
          <w:rStyle w:val="CommentReference"/>
        </w:rPr>
        <w:annotationRef/>
      </w:r>
      <w:r>
        <w:t xml:space="preserve">Tillägg </w:t>
      </w:r>
    </w:p>
  </w:comment>
  <w:comment w:id="73" w:author="maguire" w:date="2020-01-23T18:09:00Z" w:initials="gqmjr">
    <w:p w14:paraId="2FB93EA1" w14:textId="711E30B8" w:rsidR="00634ACC" w:rsidRDefault="00634ACC">
      <w:pPr>
        <w:pStyle w:val="CommentText"/>
      </w:pPr>
      <w:r>
        <w:rPr>
          <w:rStyle w:val="CommentReference"/>
        </w:rPr>
        <w:annotationRef/>
      </w:r>
      <w:r>
        <w:t>Beskriv gärna uppdragsgivaren för examensarbetet. Ange även källor.</w:t>
      </w:r>
    </w:p>
  </w:comment>
  <w:comment w:id="76" w:author="maguire" w:date="2020-01-23T18:09:00Z" w:initials="gqmjr">
    <w:p w14:paraId="259EE2BE" w14:textId="77777777" w:rsidR="00634ACC" w:rsidRPr="00E5085F" w:rsidRDefault="00634ACC" w:rsidP="005425A1">
      <w:r>
        <w:rPr>
          <w:rStyle w:val="CommentReference"/>
        </w:rPr>
        <w:annotationRef/>
      </w:r>
      <w:r w:rsidRPr="00E5085F">
        <w:t>Introducera och förklara avgränsningarna. Det här är alla delar som kan påverka studien/projektarbete om de granskades och ingick i examensprojektet skulle de kunna påverka resultat.</w:t>
      </w:r>
    </w:p>
    <w:p w14:paraId="44E59CD6" w14:textId="0DA8E679" w:rsidR="00634ACC" w:rsidRPr="005425A1" w:rsidRDefault="00634ACC" w:rsidP="005425A1">
      <w:r w:rsidRPr="00E5085F">
        <w:t>Använd referenser!</w:t>
      </w:r>
    </w:p>
  </w:comment>
  <w:comment w:id="79" w:author="maguire" w:date="2020-01-23T18:10:00Z" w:initials="gqmjr">
    <w:p w14:paraId="0E67CA5A" w14:textId="1D295A2B" w:rsidR="00634ACC" w:rsidRPr="005425A1" w:rsidRDefault="00634ACC" w:rsidP="005425A1">
      <w:r>
        <w:rPr>
          <w:rStyle w:val="CommentReference"/>
        </w:rPr>
        <w:annotationRef/>
      </w:r>
      <w:r>
        <w:rPr>
          <w:rFonts w:eastAsia="Times New Roman"/>
        </w:rPr>
        <w:t xml:space="preserve">I brödtext beskrivs vad som presenteras i kapitel 2 och framåt. </w:t>
      </w:r>
      <w:r w:rsidRPr="00E5085F">
        <w:rPr>
          <w:rFonts w:eastAsia="Times New Roman"/>
          <w:i/>
        </w:rPr>
        <w:t>Exkludera</w:t>
      </w:r>
      <w:r>
        <w:rPr>
          <w:rFonts w:eastAsia="Times New Roman"/>
        </w:rPr>
        <w:t xml:space="preserve"> första kapitlet, referenser samt bilagor.</w:t>
      </w:r>
    </w:p>
  </w:comment>
  <w:comment w:id="80" w:author="maguire" w:date="2020-01-23T18:03:00Z" w:initials="gqmjr">
    <w:p w14:paraId="13BB0AF8" w14:textId="77777777" w:rsidR="00634ACC" w:rsidRPr="00E5085F" w:rsidRDefault="00634ACC" w:rsidP="003F38AC">
      <w:pPr>
        <w:rPr>
          <w:rStyle w:val="tlc"/>
          <w:rFonts w:ascii="Arial" w:hAnsi="Arial" w:cs="Arial"/>
          <w:i/>
          <w:sz w:val="32"/>
          <w:szCs w:val="32"/>
        </w:rPr>
      </w:pPr>
      <w:r>
        <w:rPr>
          <w:rStyle w:val="CommentReference"/>
        </w:rPr>
        <w:annotationRef/>
      </w:r>
      <w:r>
        <w:t xml:space="preserve">Alla examensarbeten måste ha ett uniformt utseende. Men layout varierar dock, beroende på nivå och skola. Examensarbeten på kandidat- och masternivå använder rött. Använd följande länk när du skapar omslagssidan till ditt examensbarete och skriv ut på den på reguljär printer. </w:t>
      </w:r>
      <w:hyperlink r:id="rId1" w:history="1">
        <w:r w:rsidRPr="00E5085F">
          <w:rPr>
            <w:rStyle w:val="Hyperlink"/>
          </w:rPr>
          <w:t>play-1.sys.kth.se:9001</w:t>
        </w:r>
      </w:hyperlink>
    </w:p>
    <w:p w14:paraId="09A08664" w14:textId="77777777" w:rsidR="00634ACC" w:rsidRPr="00E5085F" w:rsidRDefault="00634ACC" w:rsidP="003F38AC">
      <w:r>
        <w:t>För mer information, se</w:t>
      </w:r>
      <w:r w:rsidRPr="00E5085F">
        <w:t xml:space="preserve">: </w:t>
      </w:r>
    </w:p>
    <w:p w14:paraId="5D2EBC7D" w14:textId="6E5069F1" w:rsidR="00634ACC" w:rsidRDefault="00F82E46" w:rsidP="003F38AC">
      <w:pPr>
        <w:pStyle w:val="CommentText"/>
      </w:pPr>
      <w:hyperlink r:id="rId2" w:history="1">
        <w:r w:rsidR="00634ACC" w:rsidRPr="00E5085F">
          <w:rPr>
            <w:rStyle w:val="Hyperlink"/>
          </w:rPr>
          <w:t>https://intra.kth.se/en/administration/kommunikation/mallar/avhandlingarochexamensarbeten/skapa-omslag-till-ditt-exjobb-1.479838</w:t>
        </w:r>
      </w:hyperlink>
    </w:p>
  </w:comment>
  <w:comment w:id="85" w:author="Gerald Q. Maguire Jr." w:date="2014-06-04T13:12:00Z" w:initials="GQMJr">
    <w:p w14:paraId="7EE0FFC2" w14:textId="77777777" w:rsidR="00634ACC" w:rsidRDefault="00634ACC">
      <w:pPr>
        <w:pStyle w:val="CommentText"/>
      </w:pPr>
      <w:r>
        <w:rPr>
          <w:rStyle w:val="CommentReference"/>
        </w:rPr>
        <w:annotationRef/>
      </w:r>
      <w:r>
        <w:t>When you do your literature study, you should have a nearly complete Chapters 1 &amp; 2.</w:t>
      </w:r>
    </w:p>
    <w:p w14:paraId="18C0B622" w14:textId="77777777" w:rsidR="00634ACC" w:rsidRDefault="00634ACC">
      <w:pPr>
        <w:pStyle w:val="CommentText"/>
      </w:pPr>
    </w:p>
    <w:p w14:paraId="3417E52F" w14:textId="77777777" w:rsidR="00634ACC" w:rsidRDefault="00634ACC">
      <w:pPr>
        <w:pStyle w:val="CommentText"/>
      </w:pPr>
      <w:r>
        <w:t>You may also find it convenient to introduce the future work section into your report early – so that you can put things that you think about but decide not to do now into this section.</w:t>
      </w:r>
    </w:p>
    <w:p w14:paraId="13C003B5" w14:textId="77777777" w:rsidR="00634ACC" w:rsidRDefault="00634ACC">
      <w:pPr>
        <w:pStyle w:val="CommentText"/>
      </w:pPr>
    </w:p>
    <w:p w14:paraId="485B031B" w14:textId="77777777" w:rsidR="00634ACC" w:rsidRDefault="00634ACC">
      <w:pPr>
        <w:pStyle w:val="CommentText"/>
      </w:pPr>
      <w:r>
        <w:t>Note that later you can move things between this future work section and what you have done as you may change your mind about what to do now versus what to put off to future work.</w:t>
      </w:r>
    </w:p>
  </w:comment>
  <w:comment w:id="86" w:author="maguire" w:date="2020-01-23T18:10:00Z" w:initials="gqmjr">
    <w:p w14:paraId="3AE4803B" w14:textId="77777777" w:rsidR="00634ACC" w:rsidRPr="00E5085F" w:rsidRDefault="00634ACC" w:rsidP="004F6D46">
      <w:r>
        <w:rPr>
          <w:rStyle w:val="CommentReference"/>
        </w:rPr>
        <w:annotationRef/>
      </w:r>
      <w:r>
        <w:rPr>
          <w:rFonts w:eastAsia="Times New Roman"/>
        </w:rPr>
        <w:t>I detta kapitel presenteras en detaljerad beskrivning av bakgrunden till examensarbetet tillsammans med relaterat arbete. Diskutera vad som är användbart och vad som är mindre användbart. Använd giltiga argument!</w:t>
      </w:r>
    </w:p>
    <w:p w14:paraId="6B183AB6" w14:textId="77777777" w:rsidR="00634ACC" w:rsidRDefault="00634ACC" w:rsidP="004F6D46"/>
    <w:p w14:paraId="1B914BCF" w14:textId="77777777" w:rsidR="00634ACC" w:rsidRDefault="00634ACC" w:rsidP="004F6D46">
      <w:pPr>
        <w:rPr>
          <w:rFonts w:eastAsia="Times New Roman"/>
        </w:rPr>
      </w:pPr>
      <w:r>
        <w:rPr>
          <w:rFonts w:eastAsia="Times New Roman"/>
        </w:rPr>
        <w:t>Förklara vad och hur tidigare arbete / tidigare forskning ska tillämpas på eller användas i examensarbetet / projektet (beskrivs i detta material). Förklara även vad som inte används i examensprojektet och ge giltiga skäl för att avvisa arbetet / forskningen.</w:t>
      </w:r>
    </w:p>
    <w:p w14:paraId="3016090F" w14:textId="77777777" w:rsidR="00634ACC" w:rsidRDefault="00634ACC" w:rsidP="004F6D46">
      <w:pPr>
        <w:rPr>
          <w:rFonts w:eastAsia="Times New Roman"/>
        </w:rPr>
      </w:pPr>
    </w:p>
    <w:p w14:paraId="76D8B265" w14:textId="69D1B356" w:rsidR="00634ACC" w:rsidRPr="004F6D46" w:rsidRDefault="00634ACC" w:rsidP="004F6D46">
      <w:pPr>
        <w:rPr>
          <w:rFonts w:eastAsia="Times New Roman"/>
        </w:rPr>
      </w:pPr>
      <w:r>
        <w:rPr>
          <w:rFonts w:eastAsia="Times New Roman"/>
        </w:rPr>
        <w:t>Använd referenser!</w:t>
      </w:r>
    </w:p>
  </w:comment>
  <w:comment w:id="87" w:author="Anders Sjögren @work" w:date="2015-05-21T14:48:00Z" w:initials="AS">
    <w:p w14:paraId="77D00AC2" w14:textId="53BC1816" w:rsidR="00634ACC" w:rsidRDefault="00634ACC">
      <w:pPr>
        <w:pStyle w:val="CommentText"/>
      </w:pPr>
      <w:r>
        <w:rPr>
          <w:rStyle w:val="CommentReference"/>
        </w:rPr>
        <w:annotationRef/>
      </w:r>
      <w:r>
        <w:t>Tillägg</w:t>
      </w:r>
    </w:p>
  </w:comment>
  <w:comment w:id="92" w:author="maguire" w:date="2021-07-23T10:53:00Z" w:initials="gqmjr">
    <w:p w14:paraId="16201EE7" w14:textId="1CACBE7F" w:rsidR="00390403" w:rsidRDefault="00390403">
      <w:pPr>
        <w:pStyle w:val="CommentText"/>
      </w:pPr>
      <w:r>
        <w:rPr>
          <w:rStyle w:val="CommentReference"/>
        </w:rPr>
        <w:annotationRef/>
      </w:r>
      <w:r w:rsidRPr="00390403">
        <w:t>./extract_customDocProperties.py filename.docx --json output.json</w:t>
      </w:r>
    </w:p>
  </w:comment>
  <w:comment w:id="122" w:author="Gerald Q. Maguire Jr." w:date="2014-06-04T12:34:00Z" w:initials="GQMJr">
    <w:p w14:paraId="608AEA12" w14:textId="77777777" w:rsidR="00634ACC" w:rsidRDefault="00634ACC">
      <w:pPr>
        <w:pStyle w:val="CommentText"/>
      </w:pPr>
      <w:r>
        <w:rPr>
          <w:rStyle w:val="CommentReference"/>
        </w:rPr>
        <w:annotationRef/>
      </w:r>
      <w:r>
        <w:t>Note that the structure and contents of this chapter will depend upon the methodology and method that youhave chosen.</w:t>
      </w:r>
    </w:p>
  </w:comment>
  <w:comment w:id="123" w:author="maguire" w:date="2020-01-23T18:11:00Z" w:initials="gqmjr">
    <w:p w14:paraId="18CF514F" w14:textId="6247B863" w:rsidR="00634ACC" w:rsidRPr="004F6D46" w:rsidRDefault="00634ACC" w:rsidP="004F6D46">
      <w:r>
        <w:rPr>
          <w:rStyle w:val="CommentReference"/>
        </w:rPr>
        <w:annotationRef/>
      </w:r>
      <w:r>
        <w:rPr>
          <w:rFonts w:eastAsia="Times New Roman"/>
        </w:rPr>
        <w:t>Beskriv det teknikrelaterade innehållet (företrädesvis med modeller) och forskningsmetodiken och metoderna som används i examensprojektet.</w:t>
      </w:r>
    </w:p>
  </w:comment>
  <w:comment w:id="124" w:author="Anders Sjögren @work" w:date="2015-05-21T14:32:00Z" w:initials="AS">
    <w:p w14:paraId="41CEECD6" w14:textId="19CB12B3" w:rsidR="00634ACC" w:rsidRPr="001E0AD5" w:rsidRDefault="00634ACC">
      <w:pPr>
        <w:pStyle w:val="CommentText"/>
      </w:pPr>
      <w:r>
        <w:rPr>
          <w:rStyle w:val="CommentReference"/>
        </w:rPr>
        <w:annotationRef/>
      </w:r>
      <w:r w:rsidRPr="001E0AD5">
        <w:t xml:space="preserve">Resonemanget bygger på att studenter på hing-programmet ofta skall konstruera något åt problemägaren och att man till detta måste koppla en intressant ingenjörsfråga. </w:t>
      </w:r>
      <w:r>
        <w:t>Det finns hela tiden en dualism mellan dessa aspekter i exjobbet.</w:t>
      </w:r>
    </w:p>
  </w:comment>
  <w:comment w:id="130" w:author="maguire" w:date="2020-01-23T18:12:00Z" w:initials="gqmjr">
    <w:p w14:paraId="1B790073" w14:textId="77777777" w:rsidR="00634ACC" w:rsidRDefault="00634ACC" w:rsidP="004F6D46">
      <w:pPr>
        <w:rPr>
          <w:rFonts w:eastAsia="Times New Roman"/>
        </w:rPr>
      </w:pPr>
      <w:r>
        <w:rPr>
          <w:rStyle w:val="CommentReference"/>
        </w:rPr>
        <w:annotationRef/>
      </w:r>
      <w:r>
        <w:rPr>
          <w:rFonts w:eastAsia="Times New Roman"/>
        </w:rPr>
        <w:t>Detta handlar om tillämpa tekniska och vetenskapliga färdigheter;</w:t>
      </w:r>
    </w:p>
    <w:p w14:paraId="0C130CA1" w14:textId="77777777" w:rsidR="00634ACC" w:rsidRDefault="00634ACC" w:rsidP="004F6D46">
      <w:r>
        <w:rPr>
          <w:rFonts w:eastAsia="Times New Roman"/>
        </w:rPr>
        <w:t>modellering, analys, utveckling och utvärdering av ingenjörs-relaterat (teknikrelaterat) och vetenskapligt innehåll;</w:t>
      </w:r>
    </w:p>
    <w:p w14:paraId="51D82F97" w14:textId="77777777" w:rsidR="00634ACC" w:rsidRDefault="00634ACC" w:rsidP="004F6D46">
      <w:r>
        <w:rPr>
          <w:rFonts w:eastAsia="Times New Roman"/>
        </w:rPr>
        <w:t>korrekt val av metoder baserade på problemformulering; medvetenhet om aspekter som rör samhälle och etik (om tillämpbart)</w:t>
      </w:r>
    </w:p>
    <w:p w14:paraId="6DA6890C" w14:textId="77777777" w:rsidR="00634ACC" w:rsidRDefault="00634ACC" w:rsidP="004F6D46"/>
    <w:p w14:paraId="28E47F5B" w14:textId="77777777" w:rsidR="00634ACC" w:rsidRDefault="00634ACC" w:rsidP="004F6D46"/>
    <w:p w14:paraId="2C0960B9" w14:textId="6E5BA381" w:rsidR="00634ACC" w:rsidRPr="004F6D46" w:rsidRDefault="00634ACC" w:rsidP="004F6D46">
      <w:r>
        <w:rPr>
          <w:rFonts w:eastAsia="Times New Roman"/>
        </w:rPr>
        <w:t xml:space="preserve">Som tidigare nämnts, ge en </w:t>
      </w:r>
      <w:r w:rsidRPr="00D84E83">
        <w:rPr>
          <w:rFonts w:eastAsia="Times New Roman"/>
          <w:i/>
        </w:rPr>
        <w:t>teoretisk</w:t>
      </w:r>
      <w:r>
        <w:rPr>
          <w:rFonts w:eastAsia="Times New Roman"/>
        </w:rPr>
        <w:t xml:space="preserve"> beskrivning av metodologier, vetenskapliga metoder och systemutvecklingsmetoder, välj de metoder som används och visa hur dessa tillämpas i egna examensprojektet.</w:t>
      </w:r>
    </w:p>
  </w:comment>
  <w:comment w:id="133" w:author="Anders Sjögren @work" w:date="2015-05-21T14:49:00Z" w:initials="AS">
    <w:p w14:paraId="71F4E566" w14:textId="5D97431C" w:rsidR="00634ACC" w:rsidRPr="00D53298" w:rsidRDefault="00634ACC">
      <w:pPr>
        <w:pStyle w:val="CommentText"/>
      </w:pPr>
      <w:r>
        <w:rPr>
          <w:rStyle w:val="CommentReference"/>
        </w:rPr>
        <w:annotationRef/>
      </w:r>
      <w:r w:rsidRPr="00D53298">
        <w:t>Aktivitetsdiagram från t ex UML-standard</w:t>
      </w:r>
    </w:p>
  </w:comment>
  <w:comment w:id="159" w:author="Anders Sjögren @work" w:date="2015-05-26T11:04:00Z" w:initials="AS">
    <w:p w14:paraId="0CC50810" w14:textId="2294C92E" w:rsidR="00634ACC" w:rsidRDefault="00634ACC">
      <w:pPr>
        <w:pStyle w:val="CommentText"/>
      </w:pPr>
      <w:r>
        <w:rPr>
          <w:rStyle w:val="CommentReference"/>
        </w:rPr>
        <w:annotationRef/>
      </w:r>
      <w:r>
        <w:t xml:space="preserve">Översatt till svenska </w:t>
      </w:r>
    </w:p>
  </w:comment>
  <w:comment w:id="183" w:author="Anders Sjögren @work" w:date="2015-05-26T11:52:00Z" w:initials="AS">
    <w:p w14:paraId="26AB4B4C" w14:textId="51C07181" w:rsidR="00634ACC" w:rsidRDefault="00634ACC">
      <w:pPr>
        <w:pStyle w:val="CommentText"/>
      </w:pPr>
      <w:r>
        <w:rPr>
          <w:rStyle w:val="CommentReference"/>
        </w:rPr>
        <w:annotationRef/>
      </w:r>
      <w:r>
        <w:t>Tilägg</w:t>
      </w:r>
    </w:p>
  </w:comment>
  <w:comment w:id="184" w:author=" Gerald Q. Maguire Jr." w:date="2015-05-26T17:02:00Z" w:initials="GQMJr">
    <w:p w14:paraId="04648895" w14:textId="58C61F0C" w:rsidR="00634ACC" w:rsidRDefault="00634ACC">
      <w:pPr>
        <w:pStyle w:val="CommentText"/>
      </w:pPr>
      <w:r>
        <w:rPr>
          <w:rStyle w:val="CommentReference"/>
        </w:rPr>
        <w:annotationRef/>
      </w:r>
      <w:r>
        <w:t>If this is going to be a complete document consider putting it in as an appendix, then just put the highlights here.</w:t>
      </w:r>
    </w:p>
  </w:comment>
  <w:comment w:id="190" w:author="maguire" w:date="2020-01-23T18:13:00Z" w:initials="gqmjr">
    <w:p w14:paraId="511749FD" w14:textId="77777777" w:rsidR="00634ACC" w:rsidRDefault="00634ACC" w:rsidP="004F6D46">
      <w:pPr>
        <w:rPr>
          <w:rStyle w:val="shorttext"/>
          <w:rFonts w:eastAsia="Times New Roman"/>
        </w:rPr>
      </w:pPr>
      <w:r>
        <w:rPr>
          <w:rStyle w:val="CommentReference"/>
        </w:rPr>
        <w:annotationRef/>
      </w:r>
      <w:r>
        <w:rPr>
          <w:rStyle w:val="shorttext"/>
          <w:rFonts w:eastAsia="Times New Roman"/>
        </w:rPr>
        <w:t xml:space="preserve">Beskriv examensarbetet! </w:t>
      </w:r>
    </w:p>
    <w:p w14:paraId="181A135F" w14:textId="057E5A49" w:rsidR="00634ACC" w:rsidRDefault="00634ACC" w:rsidP="004F6D46">
      <w:pPr>
        <w:pStyle w:val="CommentText"/>
      </w:pPr>
      <w:r>
        <w:rPr>
          <w:rStyle w:val="shorttext"/>
          <w:rFonts w:eastAsia="Times New Roman"/>
        </w:rPr>
        <w:t>Glöm inte att det krävs modell för att utveckla datorsystem.</w:t>
      </w:r>
    </w:p>
  </w:comment>
  <w:comment w:id="200" w:author="maguire" w:date="2020-01-23T18:15:00Z" w:initials="gqmjr">
    <w:p w14:paraId="53E801F0" w14:textId="6A83958E" w:rsidR="00634ACC" w:rsidRPr="004F6D46" w:rsidRDefault="00634ACC" w:rsidP="004F6D46">
      <w:r>
        <w:rPr>
          <w:rStyle w:val="CommentReference"/>
        </w:rPr>
        <w:annotationRef/>
      </w:r>
      <w:r>
        <w:rPr>
          <w:rStyle w:val="shorttext"/>
          <w:rFonts w:eastAsia="Times New Roman"/>
        </w:rPr>
        <w:t>Beskriv resultatet (resultaten) av examensarbetet.</w:t>
      </w:r>
    </w:p>
  </w:comment>
  <w:comment w:id="207" w:author="Anders Sjögren @work" w:date="2015-05-26T12:33:00Z" w:initials="AS">
    <w:p w14:paraId="2ACF66E9" w14:textId="642499D8" w:rsidR="00634ACC" w:rsidRDefault="00634ACC">
      <w:pPr>
        <w:pStyle w:val="CommentText"/>
      </w:pPr>
      <w:r>
        <w:rPr>
          <w:rStyle w:val="CommentReference"/>
        </w:rPr>
        <w:annotationRef/>
      </w:r>
      <w:r>
        <w:t>Tillägg</w:t>
      </w:r>
    </w:p>
  </w:comment>
  <w:comment w:id="210" w:author="Anders Sjögren @work" w:date="2015-05-26T12:33:00Z" w:initials="AS">
    <w:p w14:paraId="6B2ED300" w14:textId="00FF8299" w:rsidR="00634ACC" w:rsidRDefault="00634ACC">
      <w:pPr>
        <w:pStyle w:val="CommentText"/>
      </w:pPr>
      <w:r>
        <w:rPr>
          <w:rStyle w:val="CommentReference"/>
        </w:rPr>
        <w:annotationRef/>
      </w:r>
      <w:r>
        <w:t>Tillägg</w:t>
      </w:r>
    </w:p>
  </w:comment>
  <w:comment w:id="216" w:author="maguire" w:date="2020-01-23T18:16:00Z" w:initials="gqmjr">
    <w:p w14:paraId="1982DBCD" w14:textId="77777777" w:rsidR="00634ACC" w:rsidRPr="00E5085F" w:rsidRDefault="00634ACC" w:rsidP="004F6D46">
      <w:r>
        <w:rPr>
          <w:rStyle w:val="CommentReference"/>
        </w:rPr>
        <w:annotationRef/>
      </w:r>
      <w:r>
        <w:rPr>
          <w:rFonts w:eastAsia="Times New Roman"/>
        </w:rPr>
        <w:t>Beskriv slutsatserna (reflektera över alla delar introduktionen i kapitel 1)</w:t>
      </w:r>
    </w:p>
    <w:p w14:paraId="4C3701C4" w14:textId="77777777" w:rsidR="00634ACC" w:rsidRDefault="00634ACC" w:rsidP="004F6D46"/>
    <w:p w14:paraId="754BA22D" w14:textId="77777777" w:rsidR="00634ACC" w:rsidRPr="00E5085F" w:rsidRDefault="00634ACC" w:rsidP="004F6D46">
      <w:r>
        <w:rPr>
          <w:rFonts w:eastAsia="Times New Roman"/>
        </w:rPr>
        <w:t>Diskutera de positiva effekterna och nackdelarna.</w:t>
      </w:r>
      <w:r w:rsidRPr="00E5085F">
        <w:t xml:space="preserve"> </w:t>
      </w:r>
    </w:p>
    <w:p w14:paraId="7199A0B7" w14:textId="77777777" w:rsidR="00634ACC" w:rsidRDefault="00634ACC" w:rsidP="004F6D46"/>
    <w:p w14:paraId="2DB77CCD" w14:textId="77777777" w:rsidR="00634ACC" w:rsidRPr="00E5085F" w:rsidRDefault="00634ACC" w:rsidP="004F6D46">
      <w:r>
        <w:rPr>
          <w:rFonts w:eastAsia="Times New Roman"/>
        </w:rPr>
        <w:t>Beskriv utvärderingen av resultaten av examensarbetet (om det inte beskrivits i resultatdelen)</w:t>
      </w:r>
    </w:p>
    <w:p w14:paraId="733B82BC" w14:textId="77777777" w:rsidR="00634ACC" w:rsidRPr="00E5085F" w:rsidRDefault="00634ACC" w:rsidP="004F6D46"/>
    <w:p w14:paraId="4D136453" w14:textId="77777777" w:rsidR="00634ACC" w:rsidRDefault="00634ACC" w:rsidP="004F6D46">
      <w:r>
        <w:t xml:space="preserve">Beskriv fortsatt arbete som är giltigt för examensarbetet </w:t>
      </w:r>
    </w:p>
    <w:p w14:paraId="7BFCB212" w14:textId="77777777" w:rsidR="00634ACC" w:rsidRDefault="00634ACC" w:rsidP="004F6D46"/>
    <w:p w14:paraId="2848484A" w14:textId="77777777" w:rsidR="00634ACC" w:rsidRDefault="00634ACC" w:rsidP="004F6D46">
      <w:pPr>
        <w:rPr>
          <w:rFonts w:ascii="Arial" w:eastAsia="Times New Roman" w:hAnsi="Arial" w:cs="Arial"/>
          <w:b/>
          <w:sz w:val="28"/>
          <w:szCs w:val="28"/>
        </w:rPr>
      </w:pPr>
      <w:r>
        <w:t>(Det är inte detsamma som fortsatt arbete bara för datorsystemet som utvecklats.)</w:t>
      </w:r>
    </w:p>
    <w:p w14:paraId="729CDC3A" w14:textId="06B99B2E" w:rsidR="00634ACC" w:rsidRDefault="00634ACC">
      <w:pPr>
        <w:pStyle w:val="CommentText"/>
      </w:pPr>
    </w:p>
  </w:comment>
  <w:comment w:id="228" w:author="maguire" w:date="2020-01-23T18:17:00Z" w:initials="gqmjr">
    <w:p w14:paraId="26DBF64E" w14:textId="77777777" w:rsidR="00634ACC" w:rsidRPr="00E5085F" w:rsidRDefault="00634ACC" w:rsidP="004F6D46">
      <w:pPr>
        <w:pStyle w:val="Bibliography"/>
      </w:pPr>
      <w:r>
        <w:rPr>
          <w:rStyle w:val="CommentReference"/>
        </w:rPr>
        <w:annotationRef/>
      </w:r>
      <w:r w:rsidRPr="00E5085F">
        <w:t xml:space="preserve">IEEE Editorial Style Manual: </w:t>
      </w:r>
    </w:p>
    <w:p w14:paraId="5F84D511" w14:textId="77777777" w:rsidR="00634ACC" w:rsidRPr="00E5085F" w:rsidRDefault="00634ACC" w:rsidP="004F6D46">
      <w:pPr>
        <w:pStyle w:val="Bibliography"/>
        <w:rPr>
          <w:rStyle w:val="Hyperlink"/>
        </w:rPr>
      </w:pPr>
      <w:r w:rsidRPr="00E5085F">
        <w:tab/>
      </w:r>
      <w:hyperlink r:id="rId3" w:history="1">
        <w:r w:rsidRPr="00E5085F">
          <w:rPr>
            <w:rStyle w:val="Hyperlink"/>
          </w:rPr>
          <w:t>http://www.ieee.org/documents/stylemanual.pdf</w:t>
        </w:r>
      </w:hyperlink>
    </w:p>
    <w:p w14:paraId="05EED900" w14:textId="77777777" w:rsidR="00634ACC" w:rsidRPr="00E5085F" w:rsidRDefault="00634ACC" w:rsidP="004F6D46">
      <w:pPr>
        <w:pStyle w:val="Bibliography"/>
      </w:pPr>
    </w:p>
    <w:p w14:paraId="37079716" w14:textId="77777777" w:rsidR="00634ACC" w:rsidRPr="00E5085F" w:rsidRDefault="00634ACC" w:rsidP="004F6D46">
      <w:pPr>
        <w:pStyle w:val="Bibliography"/>
      </w:pPr>
    </w:p>
    <w:p w14:paraId="393C08C6" w14:textId="77777777" w:rsidR="00634ACC" w:rsidRPr="00E5085F" w:rsidRDefault="00634ACC" w:rsidP="004F6D46">
      <w:pPr>
        <w:pStyle w:val="Bibliography"/>
      </w:pPr>
      <w:r w:rsidRPr="00E5085F">
        <w:t>KTH Templates for style:</w:t>
      </w:r>
    </w:p>
    <w:p w14:paraId="4F296F57" w14:textId="77777777" w:rsidR="00634ACC" w:rsidRPr="00E5085F" w:rsidRDefault="00F82E46" w:rsidP="004F6D46">
      <w:pPr>
        <w:pStyle w:val="Bibliography"/>
        <w:rPr>
          <w:rStyle w:val="Hyperlink"/>
        </w:rPr>
      </w:pPr>
      <w:hyperlink r:id="rId4" w:history="1">
        <w:r w:rsidR="00634ACC" w:rsidRPr="00E5085F">
          <w:rPr>
            <w:rStyle w:val="Hyperlink"/>
          </w:rPr>
          <w:t>http://intra.kth.se/polopoly_fs/1.391641!/Menu/general/column-content/attachment/KTH%20Formatmallar_text.pdf</w:t>
        </w:r>
      </w:hyperlink>
    </w:p>
    <w:p w14:paraId="03A14D87" w14:textId="77777777" w:rsidR="00634ACC" w:rsidRPr="00E5085F" w:rsidRDefault="00634ACC" w:rsidP="004F6D46">
      <w:pPr>
        <w:pStyle w:val="Bibliography"/>
      </w:pPr>
    </w:p>
    <w:p w14:paraId="0505F7C1" w14:textId="77777777" w:rsidR="00634ACC" w:rsidRDefault="00634ACC" w:rsidP="004F6D46">
      <w:pPr>
        <w:pStyle w:val="Bibliography"/>
      </w:pPr>
      <w:r>
        <w:t>Use one style</w:t>
      </w:r>
      <w:r w:rsidRPr="00E5085F">
        <w:t xml:space="preserve"> and be consistent. See IEEE Editorial Style Manual.</w:t>
      </w:r>
    </w:p>
    <w:p w14:paraId="50FE4C34" w14:textId="77777777" w:rsidR="00634ACC" w:rsidRDefault="00634ACC" w:rsidP="004F6D46"/>
    <w:p w14:paraId="51FAFACE" w14:textId="29756122" w:rsidR="00634ACC" w:rsidRPr="004F6D46" w:rsidRDefault="00634ACC" w:rsidP="004F6D46">
      <w:r>
        <w:t xml:space="preserve">See </w:t>
      </w:r>
      <w:r w:rsidRPr="004F6D46">
        <w:t>Zotero style ExampleStyle-with-access.csl</w:t>
      </w:r>
      <w:r>
        <w:t xml:space="preserve"> </w:t>
      </w:r>
      <w:hyperlink r:id="rId5" w:history="1">
        <w:r w:rsidRPr="00334751">
          <w:rPr>
            <w:rStyle w:val="Hyperlink"/>
          </w:rPr>
          <w:t>https://people.kth.se/~maguire/ExampleStyle-with-access.csl</w:t>
        </w:r>
      </w:hyperlink>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1E86CD" w15:done="0"/>
  <w15:commentEx w15:paraId="3C2663FA" w15:done="0"/>
  <w15:commentEx w15:paraId="27D6512D" w15:done="0"/>
  <w15:commentEx w15:paraId="247F73A7" w15:done="0"/>
  <w15:commentEx w15:paraId="4884A688" w15:done="0"/>
  <w15:commentEx w15:paraId="23F59995" w15:done="0"/>
  <w15:commentEx w15:paraId="3F1B6E09" w15:done="0"/>
  <w15:commentEx w15:paraId="7FB74111" w15:done="0"/>
  <w15:commentEx w15:paraId="6BA69FD1" w15:done="0"/>
  <w15:commentEx w15:paraId="23C8E2B2" w15:done="0"/>
  <w15:commentEx w15:paraId="53084236" w15:done="0"/>
  <w15:commentEx w15:paraId="485B031B" w15:done="0"/>
  <w15:commentEx w15:paraId="6693002B" w15:done="0"/>
  <w15:commentEx w15:paraId="307A57E6" w15:done="0"/>
  <w15:commentEx w15:paraId="608AEA1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6BE952" w14:textId="77777777" w:rsidR="00634ACC" w:rsidRDefault="00634ACC">
      <w:pPr>
        <w:spacing w:after="0" w:line="240" w:lineRule="auto"/>
      </w:pPr>
      <w:r>
        <w:separator/>
      </w:r>
    </w:p>
  </w:endnote>
  <w:endnote w:type="continuationSeparator" w:id="0">
    <w:p w14:paraId="53BBD436" w14:textId="77777777" w:rsidR="00634ACC" w:rsidRDefault="00634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heSans-Plain">
    <w:panose1 w:val="000B0500000000000000"/>
    <w:charset w:val="00"/>
    <w:family w:val="swiss"/>
    <w:notTrueType/>
    <w:pitch w:val="variable"/>
    <w:sig w:usb0="00000083" w:usb1="00000000" w:usb2="00000000" w:usb3="00000000" w:csb0="00000009" w:csb1="00000000"/>
  </w:font>
  <w:font w:name="TheSansLight-Italic">
    <w:panose1 w:val="00000000000000000000"/>
    <w:charset w:val="00"/>
    <w:family w:val="swiss"/>
    <w:notTrueType/>
    <w:pitch w:val="variable"/>
    <w:sig w:usb0="00000083" w:usb1="00000000" w:usb2="00000000" w:usb3="00000000" w:csb0="00000009"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CA1E2" w14:textId="57277F8E" w:rsidR="00634ACC" w:rsidRDefault="00634ACC">
    <w:pPr>
      <w:pStyle w:val="Footer"/>
      <w:jc w:val="right"/>
    </w:pPr>
  </w:p>
  <w:p w14:paraId="539B0C07" w14:textId="77777777" w:rsidR="00634ACC" w:rsidRDefault="00634AC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F06D9" w14:textId="77777777" w:rsidR="00634ACC" w:rsidRDefault="00634ACC">
    <w:pPr>
      <w:pStyle w:val="Footer"/>
      <w:jc w:val="center"/>
    </w:pPr>
  </w:p>
  <w:p w14:paraId="6FE6AB17" w14:textId="77777777" w:rsidR="00634ACC" w:rsidRDefault="00634AC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ECACD" w14:textId="77777777" w:rsidR="00634ACC" w:rsidRDefault="00634ACC" w:rsidP="009D4DC5">
    <w:pPr>
      <w:pStyle w:val="Footer"/>
      <w:jc w:val="center"/>
    </w:pPr>
  </w:p>
  <w:p w14:paraId="4E770625" w14:textId="77777777" w:rsidR="00634ACC" w:rsidRDefault="00634AC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9276C" w14:textId="77777777" w:rsidR="00634ACC" w:rsidRDefault="00634ACC">
    <w:pPr>
      <w:pStyle w:val="Footer"/>
      <w:jc w:val="center"/>
    </w:pPr>
  </w:p>
  <w:p w14:paraId="1ACA5DA9" w14:textId="77777777" w:rsidR="00634ACC" w:rsidRDefault="00634ACC">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04826" w14:textId="066683BA" w:rsidR="00634ACC" w:rsidRDefault="00634ACC">
    <w:pPr>
      <w:pStyle w:val="Footer"/>
      <w:jc w:val="right"/>
    </w:pPr>
  </w:p>
  <w:p w14:paraId="3B9C9B38" w14:textId="77777777" w:rsidR="00634ACC" w:rsidRDefault="00634A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2E691" w14:textId="77777777" w:rsidR="00634ACC" w:rsidRDefault="00634ACC">
      <w:pPr>
        <w:spacing w:after="0" w:line="240" w:lineRule="auto"/>
      </w:pPr>
      <w:r>
        <w:separator/>
      </w:r>
    </w:p>
  </w:footnote>
  <w:footnote w:type="continuationSeparator" w:id="0">
    <w:p w14:paraId="4081DBB7" w14:textId="77777777" w:rsidR="00634ACC" w:rsidRDefault="00634ACC">
      <w:pPr>
        <w:spacing w:after="0" w:line="240" w:lineRule="auto"/>
      </w:pPr>
      <w:r>
        <w:continuationSeparator/>
      </w:r>
    </w:p>
  </w:footnote>
  <w:footnote w:id="1">
    <w:p w14:paraId="63ADBA47" w14:textId="77777777" w:rsidR="00634ACC" w:rsidRDefault="00634ACC">
      <w:pPr>
        <w:pStyle w:val="FootnoteText"/>
      </w:pPr>
      <w:r>
        <w:rPr>
          <w:rStyle w:val="FootnoteReference"/>
        </w:rPr>
        <w:footnoteRef/>
      </w:r>
      <w:r>
        <w:t xml:space="preserve"> An example of the placement of a footnot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56426" w14:textId="77777777" w:rsidR="00634ACC" w:rsidRPr="005F2EBB" w:rsidRDefault="00634ACC" w:rsidP="007A4A37">
    <w:pPr>
      <w:pStyle w:val="Header"/>
      <w:rPr>
        <w:lang w:val="en-US"/>
      </w:rPr>
    </w:pPr>
    <w:r>
      <w:fldChar w:fldCharType="begin"/>
    </w:r>
    <w:r w:rsidRPr="005F2EBB">
      <w:rPr>
        <w:lang w:val="en-US"/>
      </w:rPr>
      <w:instrText xml:space="preserve"> STYLEREF  "Heading 1"  \* MERGEFORMAT </w:instrText>
    </w:r>
    <w:r>
      <w:fldChar w:fldCharType="separate"/>
    </w:r>
    <w:r w:rsidR="00F82E46">
      <w:rPr>
        <w:noProof/>
        <w:lang w:val="en-US"/>
      </w:rPr>
      <w:t>Slutsats och framtida arbete &lt;Slutsatser och fortsatt arbete&gt; Använd själv-förklarande rubrik</w:t>
    </w:r>
    <w:r>
      <w:rPr>
        <w:noProof/>
      </w:rPr>
      <w:fldChar w:fldCharType="end"/>
    </w:r>
    <w:r>
      <w:fldChar w:fldCharType="begin"/>
    </w:r>
    <w:r w:rsidRPr="005F2EBB">
      <w:rPr>
        <w:lang w:val="en-US"/>
      </w:rPr>
      <w:instrText xml:space="preserve"> STYLEREF  "Unnumbered heading 1"  \* MERGEFORMAT </w:instrText>
    </w:r>
    <w:r w:rsidR="00F82E46">
      <w:fldChar w:fldCharType="separate"/>
    </w:r>
    <w:r w:rsidR="00F82E46">
      <w:rPr>
        <w:noProof/>
        <w:lang w:val="en-US"/>
      </w:rPr>
      <w:t>Appendix B: yyy</w:t>
    </w:r>
    <w:r>
      <w:fldChar w:fldCharType="end"/>
    </w:r>
    <w:r w:rsidRPr="005F2EBB">
      <w:rPr>
        <w:lang w:val="en-US"/>
      </w:rPr>
      <w:t xml:space="preserve"> </w:t>
    </w:r>
    <w:r w:rsidRPr="005F2EBB">
      <w:rPr>
        <w:rFonts w:cs="Arial"/>
        <w:lang w:val="en-US"/>
      </w:rPr>
      <w:t>|</w:t>
    </w:r>
    <w:r w:rsidRPr="005F2EBB">
      <w:rPr>
        <w:lang w:val="en-US"/>
      </w:rPr>
      <w:t xml:space="preserve"> </w:t>
    </w:r>
    <w:r>
      <w:fldChar w:fldCharType="begin"/>
    </w:r>
    <w:r w:rsidRPr="005F2EBB">
      <w:rPr>
        <w:lang w:val="en-US"/>
      </w:rPr>
      <w:instrText xml:space="preserve"> PAGE  \* Arabic  \* MERGEFORMAT </w:instrText>
    </w:r>
    <w:r>
      <w:fldChar w:fldCharType="separate"/>
    </w:r>
    <w:r w:rsidR="00F82E46">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832CC" w14:textId="77777777" w:rsidR="00634ACC" w:rsidRDefault="00634ACC"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3EB88" w14:textId="77777777" w:rsidR="00634ACC" w:rsidRPr="005F2EBB" w:rsidRDefault="00634ACC" w:rsidP="00862BCB">
    <w:pPr>
      <w:pStyle w:val="Header"/>
      <w:tabs>
        <w:tab w:val="right" w:pos="8820"/>
      </w:tabs>
      <w:rPr>
        <w:lang w:val="en-US"/>
      </w:rPr>
    </w:pPr>
    <w:r>
      <w:tab/>
    </w:r>
    <w:r>
      <w:fldChar w:fldCharType="begin"/>
    </w:r>
    <w:r w:rsidRPr="005F2EBB">
      <w:rPr>
        <w:lang w:val="en-US"/>
      </w:rPr>
      <w:instrText xml:space="preserve"> STYLEREF  "Unnumbered heading 1"  \* MERGEFORMAT </w:instrText>
    </w:r>
    <w:r w:rsidR="00F82E46">
      <w:fldChar w:fldCharType="separate"/>
    </w:r>
    <w:r w:rsidR="00F82E46">
      <w:rPr>
        <w:noProof/>
        <w:lang w:val="en-US"/>
      </w:rPr>
      <w:t>Sammanfattning eller Abstrakt</w:t>
    </w:r>
    <w:r>
      <w:rPr>
        <w:noProof/>
      </w:rPr>
      <w:fldChar w:fldCharType="end"/>
    </w:r>
    <w:r w:rsidRPr="005F2EBB">
      <w:rPr>
        <w:lang w:val="en-US"/>
      </w:rPr>
      <w:t xml:space="preserve"> </w:t>
    </w:r>
    <w:r w:rsidRPr="005F2EBB">
      <w:rPr>
        <w:rFonts w:cs="Arial"/>
        <w:lang w:val="en-US"/>
      </w:rPr>
      <w:t xml:space="preserve">| </w:t>
    </w:r>
    <w:r>
      <w:fldChar w:fldCharType="begin"/>
    </w:r>
    <w:r w:rsidRPr="005F2EBB">
      <w:rPr>
        <w:lang w:val="en-US"/>
      </w:rPr>
      <w:instrText xml:space="preserve"> PAGE   \* MERGEFORMAT </w:instrText>
    </w:r>
    <w:r>
      <w:fldChar w:fldCharType="separate"/>
    </w:r>
    <w:r w:rsidR="00F82E46">
      <w:rPr>
        <w:noProof/>
        <w:lang w:val="en-US"/>
      </w:rPr>
      <w:t>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FE1AB" w14:textId="77777777" w:rsidR="00634ACC" w:rsidRDefault="00634ACC">
    <w:pPr>
      <w:pStyle w:val="Header"/>
    </w:pPr>
    <w:r>
      <w:fldChar w:fldCharType="begin"/>
    </w:r>
    <w:r>
      <w:instrText xml:space="preserve"> PAGE  \* Arabic  \* MERGEFORMAT </w:instrText>
    </w:r>
    <w:r>
      <w:fldChar w:fldCharType="separate"/>
    </w:r>
    <w:r w:rsidR="00F82E46">
      <w:rPr>
        <w:noProof/>
      </w:rPr>
      <w:t>6</w:t>
    </w:r>
    <w:r>
      <w:fldChar w:fldCharType="end"/>
    </w:r>
    <w:r>
      <w:t xml:space="preserve"> </w:t>
    </w:r>
    <w:r>
      <w:rPr>
        <w:rFonts w:cs="Arial"/>
      </w:rPr>
      <w:t>|</w:t>
    </w:r>
    <w:r>
      <w:t xml:space="preserve"> </w:t>
    </w:r>
    <w:fldSimple w:instr=" STYLEREF  &quot;Heading 1&quot;  \* MERGEFORMAT ">
      <w:r w:rsidR="00F82E46">
        <w:rPr>
          <w:noProof/>
        </w:rPr>
        <w:t>Bakgrund</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62DD4" w14:textId="77777777" w:rsidR="00634ACC" w:rsidRDefault="00634ACC" w:rsidP="00862BCB">
    <w:pPr>
      <w:pStyle w:val="Header"/>
      <w:tabs>
        <w:tab w:val="right" w:pos="8820"/>
      </w:tabs>
    </w:pPr>
    <w:r>
      <w:tab/>
    </w:r>
    <w:fldSimple w:instr=" STYLEREF  &quot;Heading 1&quot;  \* MERGEFORMAT ">
      <w:r w:rsidR="00F82E46">
        <w:rPr>
          <w:noProof/>
        </w:rPr>
        <w:t>Slutsats och framtida arbete &lt;Slutsatser och fortsatt arbete&gt; Använd själv-förklarande rubrik</w:t>
      </w:r>
    </w:fldSimple>
    <w:r>
      <w:t xml:space="preserve"> </w:t>
    </w:r>
    <w:r>
      <w:rPr>
        <w:rFonts w:cs="Arial"/>
      </w:rPr>
      <w:t xml:space="preserve">| </w:t>
    </w:r>
    <w:r>
      <w:fldChar w:fldCharType="begin"/>
    </w:r>
    <w:r>
      <w:instrText xml:space="preserve"> PAGE   \* MERGEFORMAT </w:instrText>
    </w:r>
    <w:r>
      <w:fldChar w:fldCharType="separate"/>
    </w:r>
    <w:r w:rsidR="00F82E46">
      <w:rPr>
        <w:noProof/>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87217" w14:textId="77777777" w:rsidR="00634ACC" w:rsidRDefault="00634ACC" w:rsidP="00862BCB">
    <w:pPr>
      <w:pStyle w:val="Header"/>
      <w:tabs>
        <w:tab w:val="right" w:pos="8820"/>
      </w:tabs>
    </w:pPr>
    <w:r>
      <w:tab/>
    </w:r>
    <w:fldSimple w:instr=" STYLEREF  &quot;Unnumbered heading 1&quot;  \* MERGEFORMAT ">
      <w:r w:rsidR="00F82E46">
        <w:rPr>
          <w:noProof/>
        </w:rPr>
        <w:t>Appendix A: xxx</w:t>
      </w:r>
    </w:fldSimple>
    <w:r>
      <w:t xml:space="preserve"> </w:t>
    </w:r>
    <w:r>
      <w:rPr>
        <w:rFonts w:cs="Arial"/>
      </w:rPr>
      <w:t xml:space="preserve">| </w:t>
    </w:r>
    <w:r>
      <w:fldChar w:fldCharType="begin"/>
    </w:r>
    <w:r>
      <w:instrText xml:space="preserve"> PAGE   \* MERGEFORMAT </w:instrText>
    </w:r>
    <w:r>
      <w:fldChar w:fldCharType="separate"/>
    </w:r>
    <w:r w:rsidR="00F82E46">
      <w:rPr>
        <w:noProof/>
      </w:rPr>
      <w:t>18</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3C7D9" w14:textId="77777777" w:rsidR="00634ACC" w:rsidRDefault="00634ACC">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DBDF9" w14:textId="3F5F6B83" w:rsidR="00634ACC" w:rsidRPr="005F2EBB" w:rsidRDefault="00634ACC" w:rsidP="007A4A37">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06B329A4"/>
    <w:multiLevelType w:val="hybridMultilevel"/>
    <w:tmpl w:val="762CE064"/>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2">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5">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886A98"/>
    <w:multiLevelType w:val="multilevel"/>
    <w:tmpl w:val="BDCA934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5">
    <w:nsid w:val="7F135A3E"/>
    <w:multiLevelType w:val="multilevel"/>
    <w:tmpl w:val="476EBAF4"/>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12"/>
  </w:num>
  <w:num w:numId="14">
    <w:abstractNumId w:val="23"/>
  </w:num>
  <w:num w:numId="15">
    <w:abstractNumId w:val="13"/>
  </w:num>
  <w:num w:numId="16">
    <w:abstractNumId w:val="15"/>
  </w:num>
  <w:num w:numId="17">
    <w:abstractNumId w:val="22"/>
  </w:num>
  <w:num w:numId="18">
    <w:abstractNumId w:val="18"/>
  </w:num>
  <w:num w:numId="19">
    <w:abstractNumId w:val="21"/>
  </w:num>
  <w:num w:numId="20">
    <w:abstractNumId w:val="20"/>
  </w:num>
  <w:num w:numId="21">
    <w:abstractNumId w:val="14"/>
  </w:num>
  <w:num w:numId="22">
    <w:abstractNumId w:val="16"/>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5"/>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51201">
      <o:colormenu v:ext="edit" fillcolor="none"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yM7OwtLQwMzS1NDNR0lEKTi0uzszPAykwNKsFAI4fOYUtAAAA"/>
  </w:docVars>
  <w:rsids>
    <w:rsidRoot w:val="00DC51F9"/>
    <w:rsid w:val="00004C32"/>
    <w:rsid w:val="00027288"/>
    <w:rsid w:val="00031198"/>
    <w:rsid w:val="00040D0D"/>
    <w:rsid w:val="00041710"/>
    <w:rsid w:val="00085196"/>
    <w:rsid w:val="00096536"/>
    <w:rsid w:val="000A2252"/>
    <w:rsid w:val="000A3072"/>
    <w:rsid w:val="000A700D"/>
    <w:rsid w:val="000C5AC7"/>
    <w:rsid w:val="000D0A5C"/>
    <w:rsid w:val="000D0F1D"/>
    <w:rsid w:val="000E1C39"/>
    <w:rsid w:val="000F0F49"/>
    <w:rsid w:val="000F1B8C"/>
    <w:rsid w:val="00100D13"/>
    <w:rsid w:val="00104886"/>
    <w:rsid w:val="00107149"/>
    <w:rsid w:val="0010740A"/>
    <w:rsid w:val="0011642D"/>
    <w:rsid w:val="0012038B"/>
    <w:rsid w:val="0012695D"/>
    <w:rsid w:val="00134705"/>
    <w:rsid w:val="00140622"/>
    <w:rsid w:val="00140DFE"/>
    <w:rsid w:val="00145484"/>
    <w:rsid w:val="00152802"/>
    <w:rsid w:val="00152A6A"/>
    <w:rsid w:val="00173EFF"/>
    <w:rsid w:val="0018268D"/>
    <w:rsid w:val="0018311C"/>
    <w:rsid w:val="0018373C"/>
    <w:rsid w:val="00195A36"/>
    <w:rsid w:val="0019689F"/>
    <w:rsid w:val="001A3ADB"/>
    <w:rsid w:val="001B30FE"/>
    <w:rsid w:val="001B6273"/>
    <w:rsid w:val="001C1893"/>
    <w:rsid w:val="001C3064"/>
    <w:rsid w:val="001C39C4"/>
    <w:rsid w:val="001C59E5"/>
    <w:rsid w:val="001E0AD5"/>
    <w:rsid w:val="001E6D50"/>
    <w:rsid w:val="001F1A67"/>
    <w:rsid w:val="001F5596"/>
    <w:rsid w:val="001F642B"/>
    <w:rsid w:val="001F773B"/>
    <w:rsid w:val="002056A1"/>
    <w:rsid w:val="00211861"/>
    <w:rsid w:val="00225C60"/>
    <w:rsid w:val="00233D92"/>
    <w:rsid w:val="002518D8"/>
    <w:rsid w:val="00253916"/>
    <w:rsid w:val="002624A9"/>
    <w:rsid w:val="0026557C"/>
    <w:rsid w:val="00290ACB"/>
    <w:rsid w:val="0029461D"/>
    <w:rsid w:val="00297E43"/>
    <w:rsid w:val="002B0A15"/>
    <w:rsid w:val="002B2456"/>
    <w:rsid w:val="002B520E"/>
    <w:rsid w:val="002C1BFB"/>
    <w:rsid w:val="002C4050"/>
    <w:rsid w:val="002C6428"/>
    <w:rsid w:val="002D4613"/>
    <w:rsid w:val="002E39C6"/>
    <w:rsid w:val="002F25AF"/>
    <w:rsid w:val="002F37E8"/>
    <w:rsid w:val="00311653"/>
    <w:rsid w:val="0031180B"/>
    <w:rsid w:val="00326AB0"/>
    <w:rsid w:val="00340289"/>
    <w:rsid w:val="00346CE7"/>
    <w:rsid w:val="00366A51"/>
    <w:rsid w:val="003712FA"/>
    <w:rsid w:val="0038144C"/>
    <w:rsid w:val="00390403"/>
    <w:rsid w:val="00394019"/>
    <w:rsid w:val="003C0EE9"/>
    <w:rsid w:val="003C2952"/>
    <w:rsid w:val="003C2EC0"/>
    <w:rsid w:val="003C60B7"/>
    <w:rsid w:val="003D0441"/>
    <w:rsid w:val="003E5A72"/>
    <w:rsid w:val="003F0E18"/>
    <w:rsid w:val="003F38AC"/>
    <w:rsid w:val="003F5B81"/>
    <w:rsid w:val="003F695E"/>
    <w:rsid w:val="003F6DD1"/>
    <w:rsid w:val="003F7DD0"/>
    <w:rsid w:val="0042075C"/>
    <w:rsid w:val="004215F7"/>
    <w:rsid w:val="00426996"/>
    <w:rsid w:val="0043494B"/>
    <w:rsid w:val="00434E70"/>
    <w:rsid w:val="00435CFB"/>
    <w:rsid w:val="0044097B"/>
    <w:rsid w:val="004442AD"/>
    <w:rsid w:val="00444C9F"/>
    <w:rsid w:val="00450404"/>
    <w:rsid w:val="004605A1"/>
    <w:rsid w:val="00461EF9"/>
    <w:rsid w:val="00487696"/>
    <w:rsid w:val="004A48BA"/>
    <w:rsid w:val="004B0FA0"/>
    <w:rsid w:val="004B3164"/>
    <w:rsid w:val="004C0731"/>
    <w:rsid w:val="004C0BBB"/>
    <w:rsid w:val="004C70C4"/>
    <w:rsid w:val="004E24B4"/>
    <w:rsid w:val="004F0F27"/>
    <w:rsid w:val="004F60BE"/>
    <w:rsid w:val="004F6D46"/>
    <w:rsid w:val="00500043"/>
    <w:rsid w:val="00500F28"/>
    <w:rsid w:val="00502BEE"/>
    <w:rsid w:val="00504625"/>
    <w:rsid w:val="00511BA2"/>
    <w:rsid w:val="00517A2F"/>
    <w:rsid w:val="00521A34"/>
    <w:rsid w:val="00532C3E"/>
    <w:rsid w:val="005347BA"/>
    <w:rsid w:val="00541A50"/>
    <w:rsid w:val="005425A1"/>
    <w:rsid w:val="00552E29"/>
    <w:rsid w:val="005551B7"/>
    <w:rsid w:val="005571DC"/>
    <w:rsid w:val="0056154B"/>
    <w:rsid w:val="0056687A"/>
    <w:rsid w:val="00574230"/>
    <w:rsid w:val="00574D12"/>
    <w:rsid w:val="00577D07"/>
    <w:rsid w:val="00580643"/>
    <w:rsid w:val="00581C15"/>
    <w:rsid w:val="005A0126"/>
    <w:rsid w:val="005A1C1F"/>
    <w:rsid w:val="005A66B3"/>
    <w:rsid w:val="005B4185"/>
    <w:rsid w:val="005B5BD0"/>
    <w:rsid w:val="005B6B8B"/>
    <w:rsid w:val="005B79A8"/>
    <w:rsid w:val="005C5514"/>
    <w:rsid w:val="005D5E00"/>
    <w:rsid w:val="005E29F9"/>
    <w:rsid w:val="005E5156"/>
    <w:rsid w:val="005F2EBB"/>
    <w:rsid w:val="006012ED"/>
    <w:rsid w:val="00634ACC"/>
    <w:rsid w:val="006351BD"/>
    <w:rsid w:val="006409AF"/>
    <w:rsid w:val="00670E00"/>
    <w:rsid w:val="00680BA1"/>
    <w:rsid w:val="0068552A"/>
    <w:rsid w:val="00697F76"/>
    <w:rsid w:val="006A37DB"/>
    <w:rsid w:val="006A6434"/>
    <w:rsid w:val="006A730B"/>
    <w:rsid w:val="006B7A6A"/>
    <w:rsid w:val="006C1E2F"/>
    <w:rsid w:val="006C2111"/>
    <w:rsid w:val="006C2DCE"/>
    <w:rsid w:val="006D08FD"/>
    <w:rsid w:val="006D1B24"/>
    <w:rsid w:val="006D231E"/>
    <w:rsid w:val="006D2582"/>
    <w:rsid w:val="006D6396"/>
    <w:rsid w:val="006F594A"/>
    <w:rsid w:val="0070546B"/>
    <w:rsid w:val="00705A94"/>
    <w:rsid w:val="00721541"/>
    <w:rsid w:val="00723AC3"/>
    <w:rsid w:val="0072498A"/>
    <w:rsid w:val="00751206"/>
    <w:rsid w:val="0075131E"/>
    <w:rsid w:val="00755401"/>
    <w:rsid w:val="0076407D"/>
    <w:rsid w:val="00776807"/>
    <w:rsid w:val="00782532"/>
    <w:rsid w:val="007914CD"/>
    <w:rsid w:val="00794398"/>
    <w:rsid w:val="007A2065"/>
    <w:rsid w:val="007A4A37"/>
    <w:rsid w:val="007A553B"/>
    <w:rsid w:val="007B0EAE"/>
    <w:rsid w:val="007B2567"/>
    <w:rsid w:val="007B5EE8"/>
    <w:rsid w:val="007C1403"/>
    <w:rsid w:val="007C3ED8"/>
    <w:rsid w:val="007D18F7"/>
    <w:rsid w:val="007D54C2"/>
    <w:rsid w:val="007F7F9C"/>
    <w:rsid w:val="00804607"/>
    <w:rsid w:val="00816702"/>
    <w:rsid w:val="00820C9E"/>
    <w:rsid w:val="008213E9"/>
    <w:rsid w:val="00822A10"/>
    <w:rsid w:val="00845E79"/>
    <w:rsid w:val="00860313"/>
    <w:rsid w:val="00862BCB"/>
    <w:rsid w:val="008751A3"/>
    <w:rsid w:val="00880E5F"/>
    <w:rsid w:val="00882BB5"/>
    <w:rsid w:val="00883DBF"/>
    <w:rsid w:val="0088723B"/>
    <w:rsid w:val="00897FA7"/>
    <w:rsid w:val="008A292E"/>
    <w:rsid w:val="008A6B26"/>
    <w:rsid w:val="008B2A44"/>
    <w:rsid w:val="008B3BDE"/>
    <w:rsid w:val="008D2A0B"/>
    <w:rsid w:val="008D3696"/>
    <w:rsid w:val="008E099E"/>
    <w:rsid w:val="008E7390"/>
    <w:rsid w:val="008F077C"/>
    <w:rsid w:val="008F5094"/>
    <w:rsid w:val="008F63FE"/>
    <w:rsid w:val="008F7CE1"/>
    <w:rsid w:val="00901715"/>
    <w:rsid w:val="009028C5"/>
    <w:rsid w:val="00905860"/>
    <w:rsid w:val="009218FF"/>
    <w:rsid w:val="0092522E"/>
    <w:rsid w:val="0092615B"/>
    <w:rsid w:val="00947CDD"/>
    <w:rsid w:val="009555A2"/>
    <w:rsid w:val="00957C52"/>
    <w:rsid w:val="00966DFC"/>
    <w:rsid w:val="00976E00"/>
    <w:rsid w:val="009850DA"/>
    <w:rsid w:val="009A0EDD"/>
    <w:rsid w:val="009A10FF"/>
    <w:rsid w:val="009B31C2"/>
    <w:rsid w:val="009C00B0"/>
    <w:rsid w:val="009C3D8C"/>
    <w:rsid w:val="009D264C"/>
    <w:rsid w:val="009D4DC5"/>
    <w:rsid w:val="009E07AC"/>
    <w:rsid w:val="009E5B4D"/>
    <w:rsid w:val="009E77BB"/>
    <w:rsid w:val="009F001D"/>
    <w:rsid w:val="009F5819"/>
    <w:rsid w:val="00A21423"/>
    <w:rsid w:val="00A2313C"/>
    <w:rsid w:val="00A40CE9"/>
    <w:rsid w:val="00A50B60"/>
    <w:rsid w:val="00A50BC6"/>
    <w:rsid w:val="00A66523"/>
    <w:rsid w:val="00A6751B"/>
    <w:rsid w:val="00A76659"/>
    <w:rsid w:val="00A85746"/>
    <w:rsid w:val="00A862AE"/>
    <w:rsid w:val="00A95CAE"/>
    <w:rsid w:val="00AA0439"/>
    <w:rsid w:val="00AA0E87"/>
    <w:rsid w:val="00AA195F"/>
    <w:rsid w:val="00AA22E4"/>
    <w:rsid w:val="00AB1710"/>
    <w:rsid w:val="00AC37DE"/>
    <w:rsid w:val="00AC430C"/>
    <w:rsid w:val="00AC57CE"/>
    <w:rsid w:val="00AC7CEC"/>
    <w:rsid w:val="00AD3FA2"/>
    <w:rsid w:val="00AE34F3"/>
    <w:rsid w:val="00AE54EC"/>
    <w:rsid w:val="00B0538A"/>
    <w:rsid w:val="00B05B32"/>
    <w:rsid w:val="00B2013D"/>
    <w:rsid w:val="00B2132A"/>
    <w:rsid w:val="00B321E8"/>
    <w:rsid w:val="00B3343B"/>
    <w:rsid w:val="00B4364D"/>
    <w:rsid w:val="00B7372F"/>
    <w:rsid w:val="00B7745F"/>
    <w:rsid w:val="00B818A6"/>
    <w:rsid w:val="00B84952"/>
    <w:rsid w:val="00B91B83"/>
    <w:rsid w:val="00B9505E"/>
    <w:rsid w:val="00B95530"/>
    <w:rsid w:val="00B95F08"/>
    <w:rsid w:val="00BB2D5F"/>
    <w:rsid w:val="00BB5006"/>
    <w:rsid w:val="00BB5E4B"/>
    <w:rsid w:val="00BB7953"/>
    <w:rsid w:val="00BB7F9C"/>
    <w:rsid w:val="00BD52A4"/>
    <w:rsid w:val="00BF3CC9"/>
    <w:rsid w:val="00C05246"/>
    <w:rsid w:val="00C066DA"/>
    <w:rsid w:val="00C10CEE"/>
    <w:rsid w:val="00C11052"/>
    <w:rsid w:val="00C137C6"/>
    <w:rsid w:val="00C304FC"/>
    <w:rsid w:val="00C31ABC"/>
    <w:rsid w:val="00C44B9C"/>
    <w:rsid w:val="00C70D14"/>
    <w:rsid w:val="00C77F40"/>
    <w:rsid w:val="00C81FDC"/>
    <w:rsid w:val="00C828E0"/>
    <w:rsid w:val="00C91ABE"/>
    <w:rsid w:val="00C956A1"/>
    <w:rsid w:val="00CA6C0B"/>
    <w:rsid w:val="00CB21CB"/>
    <w:rsid w:val="00CC08FF"/>
    <w:rsid w:val="00CC520B"/>
    <w:rsid w:val="00CD2392"/>
    <w:rsid w:val="00CD67C8"/>
    <w:rsid w:val="00CE1197"/>
    <w:rsid w:val="00CE216D"/>
    <w:rsid w:val="00CE32D3"/>
    <w:rsid w:val="00D0319C"/>
    <w:rsid w:val="00D23C8B"/>
    <w:rsid w:val="00D24E53"/>
    <w:rsid w:val="00D272CA"/>
    <w:rsid w:val="00D3129F"/>
    <w:rsid w:val="00D53298"/>
    <w:rsid w:val="00D5385D"/>
    <w:rsid w:val="00D5560E"/>
    <w:rsid w:val="00D55E0F"/>
    <w:rsid w:val="00D651BD"/>
    <w:rsid w:val="00D652F1"/>
    <w:rsid w:val="00D677BF"/>
    <w:rsid w:val="00D73DC9"/>
    <w:rsid w:val="00D75016"/>
    <w:rsid w:val="00D92FBF"/>
    <w:rsid w:val="00D9376A"/>
    <w:rsid w:val="00DC51F9"/>
    <w:rsid w:val="00DC5C4B"/>
    <w:rsid w:val="00DD0C5F"/>
    <w:rsid w:val="00DE36AF"/>
    <w:rsid w:val="00DE70FA"/>
    <w:rsid w:val="00E1111B"/>
    <w:rsid w:val="00E145B3"/>
    <w:rsid w:val="00E177E9"/>
    <w:rsid w:val="00E46F6A"/>
    <w:rsid w:val="00E5717E"/>
    <w:rsid w:val="00E67EB8"/>
    <w:rsid w:val="00E730F7"/>
    <w:rsid w:val="00E931AB"/>
    <w:rsid w:val="00E9432F"/>
    <w:rsid w:val="00EA2463"/>
    <w:rsid w:val="00EA4E10"/>
    <w:rsid w:val="00EA6CDC"/>
    <w:rsid w:val="00EB55CD"/>
    <w:rsid w:val="00EB7504"/>
    <w:rsid w:val="00EE0D89"/>
    <w:rsid w:val="00EE3159"/>
    <w:rsid w:val="00EE3C10"/>
    <w:rsid w:val="00F04570"/>
    <w:rsid w:val="00F2016A"/>
    <w:rsid w:val="00F214CC"/>
    <w:rsid w:val="00F30D79"/>
    <w:rsid w:val="00F32447"/>
    <w:rsid w:val="00F45A8D"/>
    <w:rsid w:val="00F47E84"/>
    <w:rsid w:val="00F568DB"/>
    <w:rsid w:val="00F60A9E"/>
    <w:rsid w:val="00F75CC4"/>
    <w:rsid w:val="00F80470"/>
    <w:rsid w:val="00F82E46"/>
    <w:rsid w:val="00FB1A90"/>
    <w:rsid w:val="00FB2D14"/>
    <w:rsid w:val="00FB39CE"/>
    <w:rsid w:val="00FB601F"/>
    <w:rsid w:val="00FC1817"/>
    <w:rsid w:val="00FD0F33"/>
    <w:rsid w:val="00FD591A"/>
    <w:rsid w:val="00FD7377"/>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01">
      <o:colormenu v:ext="edit" fillcolor="none" strokecolor="none"/>
    </o:shapedefaults>
    <o:shapelayout v:ext="edit">
      <o:idmap v:ext="edit" data="1"/>
    </o:shapelayout>
  </w:shapeDefaults>
  <w:decimalSymbol w:val="."/>
  <w:listSeparator w:val=","/>
  <w14:docId w14:val="1E02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FB1A90"/>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634ACC"/>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FB1A90"/>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8B3BDE"/>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8B3BDE"/>
    <w:rPr>
      <w:rFonts w:ascii="Arial" w:eastAsiaTheme="majorEastAsia" w:hAnsi="Arial" w:cstheme="majorBidi"/>
      <w:color w:val="000000" w:themeColor="text1"/>
      <w:spacing w:val="5"/>
      <w:kern w:val="28"/>
      <w:sz w:val="48"/>
      <w:szCs w:val="52"/>
      <w:lang w:val="sv-SE"/>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8B3BDE"/>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8B3BDE"/>
    <w:rPr>
      <w:rFonts w:ascii="Arial" w:eastAsiaTheme="majorEastAsia" w:hAnsi="Arial" w:cstheme="majorBidi"/>
      <w:i/>
      <w:iCs/>
      <w:color w:val="000000" w:themeColor="text1"/>
      <w:spacing w:val="15"/>
      <w:sz w:val="40"/>
      <w:szCs w:val="24"/>
      <w:lang w:val="sv-SE"/>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FB1A90"/>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FB1A90"/>
    <w:rPr>
      <w:rFonts w:ascii="Arial" w:eastAsiaTheme="majorEastAsia" w:hAnsi="Arial" w:cstheme="majorBidi"/>
      <w:b/>
      <w:bCs/>
      <w:sz w:val="28"/>
      <w:szCs w:val="28"/>
      <w:lang w:val="sv-SE"/>
    </w:rPr>
  </w:style>
  <w:style w:type="character" w:customStyle="1" w:styleId="Heading2Char">
    <w:name w:val="Heading 2 Char"/>
    <w:basedOn w:val="DefaultParagraphFont"/>
    <w:link w:val="Heading2"/>
    <w:uiPriority w:val="9"/>
    <w:rsid w:val="00634ACC"/>
    <w:rPr>
      <w:rFonts w:ascii="Arial" w:eastAsiaTheme="majorEastAsia" w:hAnsi="Arial" w:cstheme="majorBidi"/>
      <w:b/>
      <w:bCs/>
      <w:sz w:val="24"/>
      <w:szCs w:val="26"/>
      <w:lang w:val="sv-SE"/>
    </w:rPr>
  </w:style>
  <w:style w:type="character" w:customStyle="1" w:styleId="Heading3Char">
    <w:name w:val="Heading 3 Char"/>
    <w:basedOn w:val="DefaultParagraphFont"/>
    <w:link w:val="Heading3"/>
    <w:uiPriority w:val="9"/>
    <w:rsid w:val="00FB1A90"/>
    <w:rPr>
      <w:rFonts w:ascii="Arial" w:eastAsiaTheme="majorEastAsia" w:hAnsi="Arial" w:cstheme="majorBidi"/>
      <w:bCs/>
      <w:sz w:val="20"/>
      <w:lang w:val="sv-SE"/>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8B3BDE"/>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8B3BDE"/>
    <w:pPr>
      <w:spacing w:before="120"/>
      <w:ind w:left="1361"/>
    </w:pPr>
    <w:rPr>
      <w:rFonts w:ascii="Arial" w:hAnsi="Arial" w:cs="Times New Roman"/>
      <w:sz w:val="24"/>
      <w:szCs w:val="32"/>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8B3BDE"/>
    <w:pPr>
      <w:numPr>
        <w:numId w:val="0"/>
      </w:numPr>
      <w:spacing w:line="280" w:lineRule="exact"/>
    </w:pPr>
    <w:rPr>
      <w:sz w:val="24"/>
    </w:rPr>
  </w:style>
  <w:style w:type="paragraph" w:styleId="BodyText">
    <w:name w:val="Body Text"/>
    <w:basedOn w:val="Normal"/>
    <w:link w:val="BodyTextChar"/>
    <w:uiPriority w:val="99"/>
    <w:unhideWhenUsed/>
    <w:rsid w:val="008B3BDE"/>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8B3BDE"/>
    <w:rPr>
      <w:rFonts w:ascii="Georgia" w:eastAsiaTheme="minorEastAsia" w:hAnsi="Georgia"/>
      <w:sz w:val="20"/>
      <w:lang w:val="sv-SE"/>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634ACC"/>
    <w:pPr>
      <w:tabs>
        <w:tab w:val="left" w:pos="450"/>
        <w:tab w:val="right" w:leader="dot" w:pos="8080"/>
      </w:tabs>
      <w:spacing w:after="0" w:line="240" w:lineRule="auto"/>
      <w:ind w:right="447"/>
    </w:pPr>
    <w:rPr>
      <w:rFonts w:ascii="Arial" w:eastAsiaTheme="minorEastAsia" w:hAnsi="Arial"/>
      <w:b/>
      <w:sz w:val="28"/>
    </w:rPr>
  </w:style>
  <w:style w:type="paragraph" w:styleId="TOC2">
    <w:name w:val="toc 2"/>
    <w:basedOn w:val="Normal"/>
    <w:next w:val="Normal"/>
    <w:autoRedefine/>
    <w:uiPriority w:val="39"/>
    <w:unhideWhenUsed/>
    <w:rsid w:val="00634ACC"/>
    <w:pPr>
      <w:tabs>
        <w:tab w:val="left" w:pos="993"/>
        <w:tab w:val="right" w:leader="dot" w:pos="8080"/>
      </w:tabs>
      <w:spacing w:after="0" w:line="240" w:lineRule="auto"/>
      <w:ind w:left="216" w:right="731"/>
    </w:pPr>
    <w:rPr>
      <w:rFonts w:ascii="Arial" w:eastAsiaTheme="minorEastAsia" w:hAnsi="Arial"/>
      <w:b/>
      <w:sz w:val="24"/>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English">
    <w:name w:val="Body text English"/>
    <w:basedOn w:val="BodyText"/>
    <w:qFormat/>
    <w:rsid w:val="008B3BDE"/>
    <w:rPr>
      <w:szCs w:val="24"/>
      <w:lang w:val="en-US"/>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FB1A90"/>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FB1A90"/>
    <w:pPr>
      <w:spacing w:after="0"/>
      <w:ind w:firstLine="0"/>
      <w:jc w:val="left"/>
    </w:pPr>
    <w:rPr>
      <w:b/>
      <w:bCs/>
      <w:color w:val="000000" w:themeColor="text1" w:themeShade="BF"/>
    </w:r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rPr>
  </w:style>
  <w:style w:type="paragraph" w:styleId="Caption">
    <w:name w:val="caption"/>
    <w:basedOn w:val="Normal"/>
    <w:next w:val="Normal"/>
    <w:uiPriority w:val="35"/>
    <w:unhideWhenUsed/>
    <w:qFormat/>
    <w:rsid w:val="00390403"/>
    <w:pPr>
      <w:tabs>
        <w:tab w:val="left" w:pos="1418"/>
      </w:tabs>
      <w:spacing w:before="60" w:after="60"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rPr>
  </w:style>
  <w:style w:type="paragraph" w:styleId="Revision">
    <w:name w:val="Revision"/>
    <w:hidden/>
    <w:uiPriority w:val="99"/>
    <w:semiHidden/>
    <w:rsid w:val="00031198"/>
    <w:pPr>
      <w:spacing w:after="0" w:line="240" w:lineRule="auto"/>
    </w:pPr>
    <w:rPr>
      <w:rFonts w:eastAsiaTheme="minorEastAsia"/>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634ACC"/>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val="0"/>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lang w:val="sv-SE"/>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FB1A90"/>
    <w:pPr>
      <w:framePr w:hSpace="180" w:wrap="around" w:vAnchor="text" w:hAnchor="margin" w:xAlign="center" w:y="535"/>
      <w:autoSpaceDE w:val="0"/>
      <w:autoSpaceDN w:val="0"/>
      <w:adjustRightInd w:val="0"/>
      <w:spacing w:after="0" w:line="240" w:lineRule="auto"/>
      <w:jc w:val="center"/>
    </w:pPr>
    <w:rPr>
      <w:rFonts w:ascii="Times New Roman" w:eastAsiaTheme="minorEastAsia" w:hAnsi="Times New Roman" w:cs="Times New Roman"/>
      <w:b/>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lang w:val="sv-SE"/>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FB1A90"/>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8B3BDE"/>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 w:type="paragraph" w:customStyle="1" w:styleId="ExaminerEnglish">
    <w:name w:val="Examiner English"/>
    <w:basedOn w:val="Examiner"/>
    <w:qFormat/>
    <w:rsid w:val="008B3BDE"/>
    <w:rPr>
      <w:rFonts w:cs="Arial"/>
      <w:lang w:val="en-US"/>
    </w:rPr>
  </w:style>
  <w:style w:type="paragraph" w:customStyle="1" w:styleId="BodytextfirstparagraphEnglish">
    <w:name w:val="Body text first paragraph English"/>
    <w:basedOn w:val="Bodytextfirstparagraph"/>
    <w:rsid w:val="00FB1A90"/>
    <w:rPr>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FB1A90"/>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634ACC"/>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FB1A90"/>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8B3BDE"/>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8B3BDE"/>
    <w:rPr>
      <w:rFonts w:ascii="Arial" w:eastAsiaTheme="majorEastAsia" w:hAnsi="Arial" w:cstheme="majorBidi"/>
      <w:color w:val="000000" w:themeColor="text1"/>
      <w:spacing w:val="5"/>
      <w:kern w:val="28"/>
      <w:sz w:val="48"/>
      <w:szCs w:val="52"/>
      <w:lang w:val="sv-SE"/>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8B3BDE"/>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8B3BDE"/>
    <w:rPr>
      <w:rFonts w:ascii="Arial" w:eastAsiaTheme="majorEastAsia" w:hAnsi="Arial" w:cstheme="majorBidi"/>
      <w:i/>
      <w:iCs/>
      <w:color w:val="000000" w:themeColor="text1"/>
      <w:spacing w:val="15"/>
      <w:sz w:val="40"/>
      <w:szCs w:val="24"/>
      <w:lang w:val="sv-SE"/>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FB1A90"/>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FB1A90"/>
    <w:rPr>
      <w:rFonts w:ascii="Arial" w:eastAsiaTheme="majorEastAsia" w:hAnsi="Arial" w:cstheme="majorBidi"/>
      <w:b/>
      <w:bCs/>
      <w:sz w:val="28"/>
      <w:szCs w:val="28"/>
      <w:lang w:val="sv-SE"/>
    </w:rPr>
  </w:style>
  <w:style w:type="character" w:customStyle="1" w:styleId="Heading2Char">
    <w:name w:val="Heading 2 Char"/>
    <w:basedOn w:val="DefaultParagraphFont"/>
    <w:link w:val="Heading2"/>
    <w:uiPriority w:val="9"/>
    <w:rsid w:val="00634ACC"/>
    <w:rPr>
      <w:rFonts w:ascii="Arial" w:eastAsiaTheme="majorEastAsia" w:hAnsi="Arial" w:cstheme="majorBidi"/>
      <w:b/>
      <w:bCs/>
      <w:sz w:val="24"/>
      <w:szCs w:val="26"/>
      <w:lang w:val="sv-SE"/>
    </w:rPr>
  </w:style>
  <w:style w:type="character" w:customStyle="1" w:styleId="Heading3Char">
    <w:name w:val="Heading 3 Char"/>
    <w:basedOn w:val="DefaultParagraphFont"/>
    <w:link w:val="Heading3"/>
    <w:uiPriority w:val="9"/>
    <w:rsid w:val="00FB1A90"/>
    <w:rPr>
      <w:rFonts w:ascii="Arial" w:eastAsiaTheme="majorEastAsia" w:hAnsi="Arial" w:cstheme="majorBidi"/>
      <w:bCs/>
      <w:sz w:val="20"/>
      <w:lang w:val="sv-SE"/>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8B3BDE"/>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8B3BDE"/>
    <w:pPr>
      <w:spacing w:before="120"/>
      <w:ind w:left="1361"/>
    </w:pPr>
    <w:rPr>
      <w:rFonts w:ascii="Arial" w:hAnsi="Arial" w:cs="Times New Roman"/>
      <w:sz w:val="24"/>
      <w:szCs w:val="32"/>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8B3BDE"/>
    <w:pPr>
      <w:numPr>
        <w:numId w:val="0"/>
      </w:numPr>
      <w:spacing w:line="280" w:lineRule="exact"/>
    </w:pPr>
    <w:rPr>
      <w:sz w:val="24"/>
    </w:rPr>
  </w:style>
  <w:style w:type="paragraph" w:styleId="BodyText">
    <w:name w:val="Body Text"/>
    <w:basedOn w:val="Normal"/>
    <w:link w:val="BodyTextChar"/>
    <w:uiPriority w:val="99"/>
    <w:unhideWhenUsed/>
    <w:rsid w:val="008B3BDE"/>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8B3BDE"/>
    <w:rPr>
      <w:rFonts w:ascii="Georgia" w:eastAsiaTheme="minorEastAsia" w:hAnsi="Georgia"/>
      <w:sz w:val="20"/>
      <w:lang w:val="sv-SE"/>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634ACC"/>
    <w:pPr>
      <w:tabs>
        <w:tab w:val="left" w:pos="450"/>
        <w:tab w:val="right" w:leader="dot" w:pos="8080"/>
      </w:tabs>
      <w:spacing w:after="0" w:line="240" w:lineRule="auto"/>
      <w:ind w:right="447"/>
    </w:pPr>
    <w:rPr>
      <w:rFonts w:ascii="Arial" w:eastAsiaTheme="minorEastAsia" w:hAnsi="Arial"/>
      <w:b/>
      <w:sz w:val="28"/>
    </w:rPr>
  </w:style>
  <w:style w:type="paragraph" w:styleId="TOC2">
    <w:name w:val="toc 2"/>
    <w:basedOn w:val="Normal"/>
    <w:next w:val="Normal"/>
    <w:autoRedefine/>
    <w:uiPriority w:val="39"/>
    <w:unhideWhenUsed/>
    <w:rsid w:val="00634ACC"/>
    <w:pPr>
      <w:tabs>
        <w:tab w:val="left" w:pos="993"/>
        <w:tab w:val="right" w:leader="dot" w:pos="8080"/>
      </w:tabs>
      <w:spacing w:after="0" w:line="240" w:lineRule="auto"/>
      <w:ind w:left="216" w:right="731"/>
    </w:pPr>
    <w:rPr>
      <w:rFonts w:ascii="Arial" w:eastAsiaTheme="minorEastAsia" w:hAnsi="Arial"/>
      <w:b/>
      <w:sz w:val="24"/>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English">
    <w:name w:val="Body text English"/>
    <w:basedOn w:val="BodyText"/>
    <w:qFormat/>
    <w:rsid w:val="008B3BDE"/>
    <w:rPr>
      <w:szCs w:val="24"/>
      <w:lang w:val="en-US"/>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FB1A90"/>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FB1A90"/>
    <w:pPr>
      <w:spacing w:after="0"/>
      <w:ind w:firstLine="0"/>
      <w:jc w:val="left"/>
    </w:pPr>
    <w:rPr>
      <w:b/>
      <w:bCs/>
      <w:color w:val="000000" w:themeColor="text1" w:themeShade="BF"/>
    </w:r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rPr>
  </w:style>
  <w:style w:type="paragraph" w:styleId="Caption">
    <w:name w:val="caption"/>
    <w:basedOn w:val="Normal"/>
    <w:next w:val="Normal"/>
    <w:uiPriority w:val="35"/>
    <w:unhideWhenUsed/>
    <w:qFormat/>
    <w:rsid w:val="00390403"/>
    <w:pPr>
      <w:tabs>
        <w:tab w:val="left" w:pos="1418"/>
      </w:tabs>
      <w:spacing w:before="60" w:after="60"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rPr>
  </w:style>
  <w:style w:type="paragraph" w:styleId="Revision">
    <w:name w:val="Revision"/>
    <w:hidden/>
    <w:uiPriority w:val="99"/>
    <w:semiHidden/>
    <w:rsid w:val="00031198"/>
    <w:pPr>
      <w:spacing w:after="0" w:line="240" w:lineRule="auto"/>
    </w:pPr>
    <w:rPr>
      <w:rFonts w:eastAsiaTheme="minorEastAsia"/>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634ACC"/>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val="0"/>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lang w:val="sv-SE"/>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FB1A90"/>
    <w:pPr>
      <w:framePr w:hSpace="180" w:wrap="around" w:vAnchor="text" w:hAnchor="margin" w:xAlign="center" w:y="535"/>
      <w:autoSpaceDE w:val="0"/>
      <w:autoSpaceDN w:val="0"/>
      <w:adjustRightInd w:val="0"/>
      <w:spacing w:after="0" w:line="240" w:lineRule="auto"/>
      <w:jc w:val="center"/>
    </w:pPr>
    <w:rPr>
      <w:rFonts w:ascii="Times New Roman" w:eastAsiaTheme="minorEastAsia" w:hAnsi="Times New Roman" w:cs="Times New Roman"/>
      <w:b/>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lang w:val="sv-SE"/>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FB1A90"/>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8B3BDE"/>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 w:type="paragraph" w:customStyle="1" w:styleId="ExaminerEnglish">
    <w:name w:val="Examiner English"/>
    <w:basedOn w:val="Examiner"/>
    <w:qFormat/>
    <w:rsid w:val="008B3BDE"/>
    <w:rPr>
      <w:rFonts w:cs="Arial"/>
      <w:lang w:val="en-US"/>
    </w:rPr>
  </w:style>
  <w:style w:type="paragraph" w:customStyle="1" w:styleId="BodytextfirstparagraphEnglish">
    <w:name w:val="Body text first paragraph English"/>
    <w:basedOn w:val="Bodytextfirstparagraph"/>
    <w:rsid w:val="00FB1A90"/>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ieee.org/documents/stylemanual.pdf" TargetMode="External"/><Relationship Id="rId2" Type="http://schemas.openxmlformats.org/officeDocument/2006/relationships/hyperlink" Target="https://intra.kth.se/en/administration/kommunikation/mallar/avhandlingarochexamensarbeten/skapa-omslag-till-ditt-exjobb-1.479838" TargetMode="External"/><Relationship Id="rId1" Type="http://schemas.openxmlformats.org/officeDocument/2006/relationships/hyperlink" Target="http://play-1.sys.kth.se:9001" TargetMode="External"/><Relationship Id="rId5" Type="http://schemas.openxmlformats.org/officeDocument/2006/relationships/hyperlink" Target="https://people.kth.se/~maguire/ExampleStyle-with-access.csl" TargetMode="External"/><Relationship Id="rId4" Type="http://schemas.openxmlformats.org/officeDocument/2006/relationships/hyperlink" Target="http://intra.kth.se/polopoly_fs/1.391641!/Menu/general/column-content/attachment/KTH%20Formatmallar_text.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9C6AE-8A6D-48ED-8E58-A81390F39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6</TotalTime>
  <Pages>38</Pages>
  <Words>4742</Words>
  <Characters>2703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Titel på avhandling</vt:lpstr>
    </vt:vector>
  </TitlesOfParts>
  <Company>Kungliga Tekniska Högskolan</Company>
  <LinksUpToDate>false</LinksUpToDate>
  <CharactersWithSpaces>31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avhandling</dc:title>
  <dc:subject>Eventuell underrubrik</dc:subject>
  <dc:creator>Namn 1 Gerald Q. Maguire Jr.;Namn 2</dc:creator>
  <cp:lastModifiedBy>maguire</cp:lastModifiedBy>
  <cp:revision>40</cp:revision>
  <cp:lastPrinted>2021-07-20T14:39:00Z</cp:lastPrinted>
  <dcterms:created xsi:type="dcterms:W3CDTF">2020-01-23T15:38:00Z</dcterms:created>
  <dcterms:modified xsi:type="dcterms:W3CDTF">2021-07-24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rIp3f832"/&gt;&lt;style id="http://www.zotero.org/styles/IEEElike-with-acces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y fmtid="{D5CDD505-2E9C-101B-9397-08002B2CF9AE}" pid="4" name="Subtitle">
    <vt:lpwstr>Svenska undertiteln</vt:lpwstr>
  </property>
  <property fmtid="{D5CDD505-2E9C-101B-9397-08002B2CF9AE}" pid="5" name="Alternative_main_title">
    <vt:lpwstr>This is the English translation of the title</vt:lpwstr>
  </property>
  <property fmtid="{D5CDD505-2E9C-101B-9397-08002B2CF9AE}" pid="6" name="Alternative_subtitle">
    <vt:lpwstr>This is the English translation of the subtitle</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kolan för Elektroteknik och datavetenskap</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kolan för Arkitektur och samhällsbyggnad</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Kandidatprogram, informations- och kommunikationsteknik</vt:lpwstr>
  </property>
  <property fmtid="{D5CDD505-2E9C-101B-9397-08002B2CF9AE}" pid="27" name="Degree">
    <vt:lpwstr>Kandidatexamen</vt:lpwstr>
  </property>
  <property fmtid="{D5CDD505-2E9C-101B-9397-08002B2CF9AE}" pid="28" name="subjectArea">
    <vt:lpwstr>Informations- och kommunikationsteknik</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kolan för Elektroteknik och datavetenskap</vt:lpwstr>
  </property>
  <property fmtid="{D5CDD505-2E9C-101B-9397-08002B2CF9AE}" pid="38" name="Examiner1_organization_L2">
    <vt:lpwstr>Datavetenskap</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kolan för Elektroteknik och datavetenskap</vt:lpwstr>
  </property>
  <property fmtid="{D5CDD505-2E9C-101B-9397-08002B2CF9AE}" pid="44" name="Supervisor1_organization_L2">
    <vt:lpwstr>Datavetenskap</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kolan för Arkitektur och samhällsbyggnad</vt:lpwstr>
  </property>
  <property fmtid="{D5CDD505-2E9C-101B-9397-08002B2CF9AE}" pid="51" name="Supervisor2_organization_L2">
    <vt:lpwstr>Arkitektur</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swe</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